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Pr="00FB48E7" w:rsidRDefault="004C52E0">
      <w:pPr>
        <w:rPr>
          <w:rFonts w:ascii="Times New Roman" w:hAnsi="Times New Roman" w:cs="Times New Roman"/>
        </w:rPr>
      </w:pPr>
      <w:r w:rsidRPr="00FB48E7">
        <w:rPr>
          <w:rFonts w:ascii="Times New Roman" w:hAnsi="Times New Roman" w:cs="Times New Roman"/>
        </w:rPr>
        <w:t>Marjorie Crowell</w:t>
      </w:r>
    </w:p>
    <w:p w14:paraId="11FCFD9E" w14:textId="21341A5F" w:rsidR="004C52E0" w:rsidRPr="00FB48E7" w:rsidRDefault="004C52E0">
      <w:pPr>
        <w:rPr>
          <w:rFonts w:ascii="Times New Roman" w:hAnsi="Times New Roman" w:cs="Times New Roman"/>
        </w:rPr>
      </w:pPr>
      <w:r w:rsidRPr="00FB48E7">
        <w:rPr>
          <w:rFonts w:ascii="Times New Roman" w:hAnsi="Times New Roman" w:cs="Times New Roman"/>
        </w:rPr>
        <w:t>P A 397C: Data Management and the Research Life Cycle</w:t>
      </w:r>
    </w:p>
    <w:p w14:paraId="66E46043" w14:textId="002BD7DF" w:rsidR="004C52E0" w:rsidRPr="00FB48E7" w:rsidRDefault="004C52E0">
      <w:pPr>
        <w:rPr>
          <w:rFonts w:ascii="Times New Roman" w:hAnsi="Times New Roman" w:cs="Times New Roman"/>
        </w:rPr>
      </w:pPr>
      <w:r w:rsidRPr="00FB48E7">
        <w:rPr>
          <w:rFonts w:ascii="Times New Roman" w:hAnsi="Times New Roman" w:cs="Times New Roman"/>
        </w:rPr>
        <w:t>May 10, 2019</w:t>
      </w:r>
    </w:p>
    <w:p w14:paraId="2D05481A" w14:textId="77777777" w:rsidR="004B52E9" w:rsidRPr="00FB48E7" w:rsidRDefault="004B52E9">
      <w:pPr>
        <w:rPr>
          <w:rFonts w:ascii="Times New Roman" w:hAnsi="Times New Roman" w:cs="Times New Roman"/>
        </w:rPr>
      </w:pPr>
    </w:p>
    <w:p w14:paraId="412FE8BC" w14:textId="457804B3" w:rsidR="004C52E0" w:rsidRPr="00FB48E7" w:rsidRDefault="00676B12" w:rsidP="004C52E0">
      <w:pPr>
        <w:jc w:val="center"/>
        <w:rPr>
          <w:rFonts w:ascii="Times New Roman" w:hAnsi="Times New Roman" w:cs="Times New Roman"/>
          <w:b/>
        </w:rPr>
      </w:pPr>
      <w:r>
        <w:rPr>
          <w:rFonts w:ascii="Times New Roman" w:hAnsi="Times New Roman" w:cs="Times New Roman"/>
          <w:b/>
        </w:rPr>
        <w:t xml:space="preserve">Predicting the Number of Crisis Pregnancy Centers in a State using </w:t>
      </w:r>
      <w:r>
        <w:rPr>
          <w:rFonts w:ascii="Times New Roman" w:hAnsi="Times New Roman" w:cs="Times New Roman"/>
          <w:b/>
        </w:rPr>
        <w:br/>
      </w:r>
      <w:bookmarkStart w:id="0" w:name="_GoBack"/>
      <w:bookmarkEnd w:id="0"/>
      <w:r>
        <w:rPr>
          <w:rFonts w:ascii="Times New Roman" w:hAnsi="Times New Roman" w:cs="Times New Roman"/>
          <w:b/>
        </w:rPr>
        <w:t>Health Care and Abortion Provision within the State</w:t>
      </w:r>
    </w:p>
    <w:p w14:paraId="23DA3933" w14:textId="77777777" w:rsidR="00521A6E" w:rsidRPr="00FB48E7" w:rsidRDefault="00521A6E" w:rsidP="004C52E0">
      <w:pPr>
        <w:rPr>
          <w:rFonts w:ascii="Times New Roman" w:hAnsi="Times New Roman" w:cs="Times New Roman"/>
          <w:b/>
          <w:i/>
        </w:rPr>
      </w:pPr>
    </w:p>
    <w:p w14:paraId="097FEB56" w14:textId="4F58FC77" w:rsidR="004C52E0" w:rsidRPr="00FB48E7" w:rsidRDefault="004C52E0" w:rsidP="004C52E0">
      <w:pPr>
        <w:rPr>
          <w:rFonts w:ascii="Times New Roman" w:hAnsi="Times New Roman" w:cs="Times New Roman"/>
          <w:b/>
          <w:i/>
        </w:rPr>
      </w:pPr>
      <w:r w:rsidRPr="00FB48E7">
        <w:rPr>
          <w:rFonts w:ascii="Times New Roman" w:hAnsi="Times New Roman" w:cs="Times New Roman"/>
          <w:b/>
          <w:i/>
        </w:rPr>
        <w:t>Introduction</w:t>
      </w:r>
    </w:p>
    <w:p w14:paraId="1527F587" w14:textId="1031266B" w:rsidR="00894997" w:rsidRPr="00FB48E7" w:rsidRDefault="00894997" w:rsidP="004C52E0">
      <w:pPr>
        <w:rPr>
          <w:rFonts w:ascii="Times New Roman" w:hAnsi="Times New Roman" w:cs="Times New Roman"/>
        </w:rPr>
      </w:pPr>
    </w:p>
    <w:p w14:paraId="054B3F61" w14:textId="120C0CB2" w:rsidR="002E04E0" w:rsidRPr="00FB48E7" w:rsidRDefault="009D43C0" w:rsidP="004C52E0">
      <w:pPr>
        <w:rPr>
          <w:rFonts w:ascii="Times New Roman" w:hAnsi="Times New Roman" w:cs="Times New Roman"/>
        </w:rPr>
      </w:pPr>
      <w:r w:rsidRPr="00FB48E7">
        <w:rPr>
          <w:rFonts w:ascii="Times New Roman" w:hAnsi="Times New Roman" w:cs="Times New Roman"/>
        </w:rPr>
        <w:tab/>
        <w:t xml:space="preserve">Crisis pregnancy centers are </w:t>
      </w:r>
      <w:r w:rsidR="00376C44" w:rsidRPr="00FB48E7">
        <w:rPr>
          <w:rFonts w:ascii="Times New Roman" w:hAnsi="Times New Roman" w:cs="Times New Roman"/>
        </w:rPr>
        <w:t xml:space="preserve">organizations which operate to target people with unintended or crisis pregnancy centers to dissuade them from choosing abortion. </w:t>
      </w:r>
      <w:r w:rsidR="00422BE1" w:rsidRPr="00FB48E7">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sidRPr="00FB48E7">
        <w:rPr>
          <w:rStyle w:val="FootnoteReference"/>
          <w:rFonts w:ascii="Times New Roman" w:hAnsi="Times New Roman" w:cs="Times New Roman"/>
        </w:rPr>
        <w:footnoteReference w:id="1"/>
      </w:r>
      <w:r w:rsidR="0078566F" w:rsidRPr="00FB48E7">
        <w:rPr>
          <w:rFonts w:ascii="Times New Roman" w:hAnsi="Times New Roman" w:cs="Times New Roman"/>
        </w:rPr>
        <w:t xml:space="preserve"> </w:t>
      </w:r>
      <w:r w:rsidR="00376C44" w:rsidRPr="00FB48E7">
        <w:rPr>
          <w:rFonts w:ascii="Times New Roman" w:hAnsi="Times New Roman" w:cs="Times New Roman"/>
        </w:rPr>
        <w:t xml:space="preserve">They may </w:t>
      </w:r>
      <w:r w:rsidR="00422BE1" w:rsidRPr="00FB48E7">
        <w:rPr>
          <w:rFonts w:ascii="Times New Roman" w:hAnsi="Times New Roman" w:cs="Times New Roman"/>
        </w:rPr>
        <w:t xml:space="preserve">also </w:t>
      </w:r>
      <w:r w:rsidR="00376C44" w:rsidRPr="00FB48E7">
        <w:rPr>
          <w:rFonts w:ascii="Times New Roman" w:hAnsi="Times New Roman" w:cs="Times New Roman"/>
        </w:rPr>
        <w:t xml:space="preserve">provide such services as </w:t>
      </w:r>
      <w:r w:rsidR="00422BE1" w:rsidRPr="00FB48E7">
        <w:rPr>
          <w:rFonts w:ascii="Times New Roman" w:hAnsi="Times New Roman" w:cs="Times New Roman"/>
        </w:rPr>
        <w:t>referrals for childcare or adoption services, some material resources for childcare such as diapers,</w:t>
      </w:r>
      <w:r w:rsidR="00376C44" w:rsidRPr="00FB48E7">
        <w:rPr>
          <w:rFonts w:ascii="Times New Roman" w:hAnsi="Times New Roman" w:cs="Times New Roman"/>
        </w:rPr>
        <w:t xml:space="preserve"> and may also provide some medical services such as ultrasounds</w:t>
      </w:r>
      <w:r w:rsidR="00422BE1" w:rsidRPr="00FB48E7">
        <w:rPr>
          <w:rFonts w:ascii="Times New Roman" w:hAnsi="Times New Roman" w:cs="Times New Roman"/>
        </w:rPr>
        <w:t xml:space="preserve"> or </w:t>
      </w:r>
      <w:r w:rsidR="00376C44" w:rsidRPr="00FB48E7">
        <w:rPr>
          <w:rFonts w:ascii="Times New Roman" w:hAnsi="Times New Roman" w:cs="Times New Roman"/>
        </w:rPr>
        <w:t>pregnancy testing.</w:t>
      </w:r>
      <w:r w:rsidR="0078566F" w:rsidRPr="00FB48E7">
        <w:rPr>
          <w:rStyle w:val="FootnoteReference"/>
          <w:rFonts w:ascii="Times New Roman" w:hAnsi="Times New Roman" w:cs="Times New Roman"/>
        </w:rPr>
        <w:footnoteReference w:id="2"/>
      </w:r>
      <w:r w:rsidR="0078566F" w:rsidRPr="00FB48E7">
        <w:rPr>
          <w:rFonts w:ascii="Times New Roman" w:hAnsi="Times New Roman" w:cs="Times New Roman"/>
        </w:rPr>
        <w:t xml:space="preserve"> </w:t>
      </w:r>
      <w:r w:rsidR="00422BE1" w:rsidRPr="00FB48E7">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sidRPr="00FB48E7">
        <w:rPr>
          <w:rStyle w:val="FootnoteReference"/>
          <w:rFonts w:ascii="Times New Roman" w:hAnsi="Times New Roman" w:cs="Times New Roman"/>
        </w:rPr>
        <w:footnoteReference w:id="3"/>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CPCs </w:t>
      </w:r>
      <w:r w:rsidR="00376C44" w:rsidRPr="00FB48E7">
        <w:rPr>
          <w:rFonts w:ascii="Times New Roman" w:hAnsi="Times New Roman" w:cs="Times New Roman"/>
        </w:rPr>
        <w:t>have been a source of controversy</w:t>
      </w:r>
      <w:r w:rsidR="00D144FA" w:rsidRPr="00FB48E7">
        <w:rPr>
          <w:rFonts w:ascii="Times New Roman" w:hAnsi="Times New Roman" w:cs="Times New Roman"/>
        </w:rPr>
        <w:t xml:space="preserve"> </w:t>
      </w:r>
      <w:r w:rsidR="00422BE1" w:rsidRPr="00FB48E7">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78566F" w:rsidRPr="00FB48E7">
        <w:rPr>
          <w:rStyle w:val="FootnoteReference"/>
          <w:rFonts w:ascii="Times New Roman" w:hAnsi="Times New Roman" w:cs="Times New Roman"/>
        </w:rPr>
        <w:footnoteReference w:id="4"/>
      </w:r>
      <w:r w:rsidR="0078566F" w:rsidRPr="00FB48E7">
        <w:rPr>
          <w:rFonts w:ascii="Times New Roman" w:hAnsi="Times New Roman" w:cs="Times New Roman"/>
        </w:rPr>
        <w:t xml:space="preserve"> </w:t>
      </w:r>
      <w:r w:rsidR="00422BE1" w:rsidRPr="00FB48E7">
        <w:rPr>
          <w:rFonts w:ascii="Times New Roman" w:hAnsi="Times New Roman" w:cs="Times New Roman"/>
        </w:rPr>
        <w:t xml:space="preserve"> </w:t>
      </w:r>
      <w:r w:rsidR="00D144FA" w:rsidRPr="00FB48E7">
        <w:rPr>
          <w:rFonts w:ascii="Times New Roman" w:hAnsi="Times New Roman" w:cs="Times New Roman"/>
        </w:rPr>
        <w:t xml:space="preserve"> </w:t>
      </w:r>
      <w:r w:rsidR="00466820" w:rsidRPr="00FB48E7">
        <w:rPr>
          <w:rFonts w:ascii="Times New Roman" w:hAnsi="Times New Roman" w:cs="Times New Roman"/>
        </w:rPr>
        <w:t xml:space="preserve"> </w:t>
      </w:r>
    </w:p>
    <w:p w14:paraId="4BEF176C" w14:textId="7C6153DF" w:rsidR="0078566F" w:rsidRPr="00FB48E7" w:rsidRDefault="00466820" w:rsidP="002907E7">
      <w:pPr>
        <w:rPr>
          <w:rFonts w:ascii="Times New Roman" w:hAnsi="Times New Roman" w:cs="Times New Roman"/>
        </w:rPr>
      </w:pPr>
      <w:r w:rsidRPr="00FB48E7">
        <w:rPr>
          <w:rFonts w:ascii="Times New Roman" w:hAnsi="Times New Roman" w:cs="Times New Roman"/>
        </w:rPr>
        <w:tab/>
      </w:r>
      <w:r w:rsidR="002907E7" w:rsidRPr="00FB48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78566F" w:rsidRPr="00FB48E7">
        <w:rPr>
          <w:rStyle w:val="FootnoteReference"/>
          <w:rFonts w:ascii="Times New Roman" w:hAnsi="Times New Roman" w:cs="Times New Roman"/>
        </w:rPr>
        <w:footnoteReference w:id="5"/>
      </w:r>
      <w:r w:rsidR="0078566F" w:rsidRPr="00FB48E7">
        <w:rPr>
          <w:rFonts w:ascii="Times New Roman" w:hAnsi="Times New Roman" w:cs="Times New Roman"/>
        </w:rPr>
        <w:t xml:space="preserve"> </w:t>
      </w:r>
      <w:r w:rsidR="002907E7" w:rsidRPr="00FB48E7">
        <w:rPr>
          <w:rFonts w:ascii="Times New Roman" w:hAnsi="Times New Roman" w:cs="Times New Roman"/>
        </w:rPr>
        <w:t xml:space="preserve">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w:t>
      </w:r>
      <w:r w:rsidR="002907E7" w:rsidRPr="00FB48E7">
        <w:rPr>
          <w:rFonts w:ascii="Times New Roman" w:hAnsi="Times New Roman" w:cs="Times New Roman"/>
        </w:rPr>
        <w:lastRenderedPageBreak/>
        <w:t>about the mystery client’s decision.</w:t>
      </w:r>
      <w:r w:rsidR="0078566F" w:rsidRPr="00FB48E7">
        <w:rPr>
          <w:rStyle w:val="FootnoteReference"/>
          <w:rFonts w:ascii="Times New Roman" w:hAnsi="Times New Roman" w:cs="Times New Roman"/>
        </w:rPr>
        <w:footnoteReference w:id="6"/>
      </w:r>
      <w:r w:rsidR="0078566F" w:rsidRPr="00FB48E7">
        <w:rPr>
          <w:rFonts w:ascii="Times New Roman" w:hAnsi="Times New Roman" w:cs="Times New Roman"/>
        </w:rPr>
        <w:t xml:space="preserve"> </w:t>
      </w:r>
      <w:r w:rsidR="002907E7" w:rsidRPr="00FB48E7">
        <w:rPr>
          <w:rFonts w:ascii="Times New Roman" w:hAnsi="Times New Roman" w:cs="Times New Roman"/>
        </w:rPr>
        <w:t>Other researchers have focused on what services clients seek and whether clients are satisfied with the quality of care provided.</w:t>
      </w:r>
      <w:r w:rsidR="0078566F" w:rsidRPr="00FB48E7">
        <w:rPr>
          <w:rStyle w:val="FootnoteReference"/>
          <w:rFonts w:ascii="Times New Roman" w:hAnsi="Times New Roman" w:cs="Times New Roman"/>
        </w:rPr>
        <w:footnoteReference w:id="7"/>
      </w:r>
    </w:p>
    <w:p w14:paraId="2E6278FB" w14:textId="4F8F94E4" w:rsidR="0078566F" w:rsidRPr="00FB48E7" w:rsidRDefault="002907E7" w:rsidP="002907E7">
      <w:pPr>
        <w:ind w:firstLine="720"/>
        <w:rPr>
          <w:rFonts w:ascii="Times New Roman" w:hAnsi="Times New Roman" w:cs="Times New Roman"/>
        </w:rPr>
      </w:pPr>
      <w:r w:rsidRPr="00FB48E7">
        <w:rPr>
          <w:rFonts w:ascii="Times New Roman" w:hAnsi="Times New Roman" w:cs="Times New Roman"/>
        </w:rPr>
        <w:t>Crisis pregnancy centers sometimes open near abortion providers and may use language that makes it difficult for potential patients to tell whether or not the clinic provides abortion.</w:t>
      </w:r>
      <w:r w:rsidR="00795C22" w:rsidRPr="00FB48E7">
        <w:rPr>
          <w:rStyle w:val="FootnoteReference"/>
          <w:rFonts w:ascii="Times New Roman" w:hAnsi="Times New Roman" w:cs="Times New Roman"/>
        </w:rPr>
        <w:footnoteReference w:id="8"/>
      </w:r>
      <w:r w:rsidRPr="00FB48E7">
        <w:rPr>
          <w:rFonts w:ascii="Times New Roman" w:hAnsi="Times New Roman" w:cs="Times New Roman"/>
        </w:rPr>
        <w:t xml:space="preserve"> Some crisis pregnancy centers that operate near abortion providers have adopted names similar to the abortion provider, which may cause people seeking an abortion to go to a crisis pregnancy center by accident instead, which can cause confusion and delay care.</w:t>
      </w:r>
      <w:r w:rsidR="0078566F" w:rsidRPr="00FB48E7">
        <w:rPr>
          <w:rStyle w:val="FootnoteReference"/>
          <w:rFonts w:ascii="Times New Roman" w:hAnsi="Times New Roman" w:cs="Times New Roman"/>
        </w:rPr>
        <w:footnoteReference w:id="9"/>
      </w:r>
      <w:r w:rsidR="0078566F" w:rsidRPr="00FB48E7">
        <w:rPr>
          <w:rFonts w:ascii="Times New Roman" w:hAnsi="Times New Roman" w:cs="Times New Roman"/>
        </w:rPr>
        <w:t xml:space="preserve"> </w:t>
      </w:r>
      <w:r w:rsidRPr="00FB48E7">
        <w:rPr>
          <w:rFonts w:ascii="Times New Roman" w:hAnsi="Times New Roman" w:cs="Times New Roman"/>
        </w:rPr>
        <w:t>A 2010 study by Yuengert and Fetzer focused on the locations of abortion providers and CPCs in California found that the number of abortion providers in a location had no independent effect on the number of abortion providers.</w:t>
      </w:r>
      <w:r w:rsidR="0078566F" w:rsidRPr="00FB48E7">
        <w:rPr>
          <w:rStyle w:val="FootnoteReference"/>
          <w:rFonts w:ascii="Times New Roman" w:hAnsi="Times New Roman" w:cs="Times New Roman"/>
        </w:rPr>
        <w:footnoteReference w:id="10"/>
      </w:r>
    </w:p>
    <w:p w14:paraId="59219728" w14:textId="77777777" w:rsidR="00795C22" w:rsidRPr="00FB48E7" w:rsidRDefault="002907E7" w:rsidP="002907E7">
      <w:pPr>
        <w:rPr>
          <w:rFonts w:ascii="Times New Roman" w:hAnsi="Times New Roman" w:cs="Times New Roman"/>
        </w:rPr>
      </w:pPr>
      <w:r w:rsidRPr="00FB48E7">
        <w:rPr>
          <w:rFonts w:ascii="Times New Roman" w:hAnsi="Times New Roman" w:cs="Times New Roman"/>
        </w:rPr>
        <w:tab/>
      </w:r>
      <w:r w:rsidR="00795C22" w:rsidRPr="00FB48E7">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95C22" w:rsidRPr="00FB48E7">
        <w:rPr>
          <w:rStyle w:val="FootnoteReference"/>
          <w:rFonts w:ascii="Times New Roman" w:hAnsi="Times New Roman" w:cs="Times New Roman"/>
        </w:rPr>
        <w:footnoteReference w:id="11"/>
      </w:r>
      <w:r w:rsidR="00795C22" w:rsidRPr="00FB48E7">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95C22" w:rsidRPr="00FB48E7">
        <w:rPr>
          <w:rStyle w:val="FootnoteReference"/>
          <w:rFonts w:ascii="Times New Roman" w:hAnsi="Times New Roman" w:cs="Times New Roman"/>
        </w:rPr>
        <w:footnoteReference w:id="12"/>
      </w:r>
      <w:r w:rsidR="00795C22" w:rsidRPr="00FB48E7">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95C22" w:rsidRPr="00FB48E7">
        <w:rPr>
          <w:rStyle w:val="FootnoteReference"/>
          <w:rFonts w:ascii="Times New Roman" w:hAnsi="Times New Roman" w:cs="Times New Roman"/>
        </w:rPr>
        <w:footnoteReference w:id="13"/>
      </w:r>
    </w:p>
    <w:p w14:paraId="53DE7777" w14:textId="12C4F891" w:rsidR="00795C22" w:rsidRPr="00FB48E7" w:rsidRDefault="002907E7" w:rsidP="00795C22">
      <w:pPr>
        <w:rPr>
          <w:rFonts w:ascii="Times New Roman" w:hAnsi="Times New Roman" w:cs="Times New Roman"/>
        </w:rPr>
      </w:pPr>
      <w:r w:rsidRPr="00FB48E7">
        <w:rPr>
          <w:rFonts w:ascii="Times New Roman" w:hAnsi="Times New Roman" w:cs="Times New Roman"/>
        </w:rPr>
        <w:tab/>
        <w:t xml:space="preserve">On the other hand, abortion </w:t>
      </w:r>
      <w:r w:rsidR="003D70D0" w:rsidRPr="00FB48E7">
        <w:rPr>
          <w:rFonts w:ascii="Times New Roman" w:hAnsi="Times New Roman" w:cs="Times New Roman"/>
        </w:rPr>
        <w:t>been the focus of a lot of state-level regulations, particularly in recent years.</w:t>
      </w:r>
      <w:r w:rsidR="003D70D0" w:rsidRPr="00FB48E7">
        <w:rPr>
          <w:rFonts w:ascii="Times New Roman" w:hAnsi="Times New Roman" w:cs="Times New Roman"/>
          <w:color w:val="000000" w:themeColor="text1"/>
        </w:rPr>
        <w:t xml:space="preserve"> </w:t>
      </w:r>
      <w:r w:rsidR="00FB48E7">
        <w:rPr>
          <w:rFonts w:ascii="Times New Roman" w:hAnsi="Times New Roman" w:cs="Times New Roman"/>
        </w:rPr>
        <w:t>Advocates of abortion regulations typically claim that they are supporting such regulations in order to protect people seeking abortion, despite the fact that abortion is typically a very safe procedure</w:t>
      </w:r>
      <w:r w:rsidR="00FB48E7">
        <w:rPr>
          <w:rFonts w:ascii="Times New Roman" w:hAnsi="Times New Roman" w:cs="Times New Roman"/>
        </w:rPr>
        <w:t xml:space="preserve"> and many of the regulations are not evidence-based.</w:t>
      </w:r>
      <w:r w:rsidR="00FB48E7">
        <w:rPr>
          <w:rStyle w:val="FootnoteReference"/>
          <w:rFonts w:ascii="Times New Roman" w:hAnsi="Times New Roman" w:cs="Times New Roman"/>
        </w:rPr>
        <w:footnoteReference w:id="14"/>
      </w:r>
      <w:r w:rsidR="00FB48E7">
        <w:rPr>
          <w:rFonts w:ascii="Times New Roman" w:hAnsi="Times New Roman" w:cs="Times New Roman"/>
        </w:rPr>
        <w:t xml:space="preserve"> </w:t>
      </w:r>
      <w:r w:rsidR="003D70D0" w:rsidRPr="00FB48E7">
        <w:rPr>
          <w:rFonts w:ascii="Times New Roman" w:hAnsi="Times New Roman" w:cs="Times New Roman"/>
          <w:color w:val="000000" w:themeColor="text1"/>
        </w:rPr>
        <w:t xml:space="preserve">The Guttmacher Institute found in </w:t>
      </w:r>
      <w:r w:rsidR="00B67ACE" w:rsidRPr="00FB48E7">
        <w:rPr>
          <w:rFonts w:ascii="Times New Roman" w:hAnsi="Times New Roman" w:cs="Times New Roman"/>
          <w:color w:val="000000" w:themeColor="text1"/>
        </w:rPr>
        <w:t>2017</w:t>
      </w:r>
      <w:r w:rsidR="003D70D0" w:rsidRPr="00FB48E7">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FB48E7">
        <w:rPr>
          <w:rFonts w:ascii="Times New Roman" w:hAnsi="Times New Roman" w:cs="Times New Roman"/>
          <w:color w:val="000000" w:themeColor="text1"/>
        </w:rPr>
        <w:t>previous</w:t>
      </w:r>
      <w:r w:rsidR="003D70D0" w:rsidRPr="00FB48E7">
        <w:rPr>
          <w:rFonts w:ascii="Times New Roman" w:hAnsi="Times New Roman" w:cs="Times New Roman"/>
          <w:color w:val="000000" w:themeColor="text1"/>
        </w:rPr>
        <w:t xml:space="preserve"> seven years.</w:t>
      </w:r>
      <w:r w:rsidR="0078566F" w:rsidRPr="00FB48E7">
        <w:rPr>
          <w:rStyle w:val="FootnoteReference"/>
          <w:rFonts w:ascii="Times New Roman" w:hAnsi="Times New Roman" w:cs="Times New Roman"/>
          <w:color w:val="000000" w:themeColor="text1"/>
        </w:rPr>
        <w:footnoteReference w:id="15"/>
      </w:r>
      <w:r w:rsidR="0078566F" w:rsidRPr="00FB48E7">
        <w:rPr>
          <w:rFonts w:ascii="Times New Roman" w:hAnsi="Times New Roman" w:cs="Times New Roman"/>
        </w:rPr>
        <w:t xml:space="preserve"> </w:t>
      </w:r>
      <w:r w:rsidR="00795C22" w:rsidRPr="00FB48E7">
        <w:rPr>
          <w:rFonts w:ascii="Times New Roman" w:hAnsi="Times New Roman" w:cs="Times New Roman"/>
        </w:rPr>
        <w:t xml:space="preserve">In recent years, restrictions on abortion </w:t>
      </w:r>
      <w:r w:rsidR="00795C22" w:rsidRPr="00FB48E7">
        <w:rPr>
          <w:rFonts w:ascii="Times New Roman" w:hAnsi="Times New Roman" w:cs="Times New Roman"/>
        </w:rPr>
        <w:lastRenderedPageBreak/>
        <w:t>providers have increased in number and scope</w:t>
      </w:r>
      <w:r w:rsidR="00795C22" w:rsidRPr="00FB48E7">
        <w:rPr>
          <w:rStyle w:val="FootnoteReference"/>
          <w:rFonts w:ascii="Times New Roman" w:hAnsi="Times New Roman" w:cs="Times New Roman"/>
        </w:rPr>
        <w:footnoteReference w:id="16"/>
      </w:r>
      <w:r w:rsidR="00795C22" w:rsidRPr="00FB48E7">
        <w:rPr>
          <w:rFonts w:ascii="Times New Roman" w:hAnsi="Times New Roman" w:cs="Times New Roman"/>
        </w:rPr>
        <w:t xml:space="preserve"> and the number of abortion providers has sharply decreased.</w:t>
      </w:r>
      <w:r w:rsidR="00795C22" w:rsidRPr="00FB48E7">
        <w:rPr>
          <w:rStyle w:val="FootnoteReference"/>
          <w:rFonts w:ascii="Times New Roman" w:hAnsi="Times New Roman" w:cs="Times New Roman"/>
        </w:rPr>
        <w:footnoteReference w:id="17"/>
      </w:r>
      <w:r w:rsidR="00795C22" w:rsidRPr="00FB48E7">
        <w:rPr>
          <w:rFonts w:ascii="Times New Roman" w:hAnsi="Times New Roman" w:cs="Times New Roman"/>
        </w:rPr>
        <w:t xml:space="preserve"> People in 27 cities live more than 100 miles away from an abortion provider.</w:t>
      </w:r>
      <w:r w:rsidR="00795C22" w:rsidRPr="00FB48E7">
        <w:rPr>
          <w:rStyle w:val="FootnoteReference"/>
          <w:rFonts w:ascii="Times New Roman" w:hAnsi="Times New Roman" w:cs="Times New Roman"/>
        </w:rPr>
        <w:footnoteReference w:id="18"/>
      </w:r>
      <w:r w:rsidR="00795C22" w:rsidRPr="00FB48E7">
        <w:rPr>
          <w:rFonts w:ascii="Times New Roman" w:hAnsi="Times New Roman" w:cs="Times New Roman"/>
        </w:rPr>
        <w:t xml:space="preserve"> </w:t>
      </w:r>
    </w:p>
    <w:p w14:paraId="5A4E2305" w14:textId="484A3270" w:rsidR="009A795B" w:rsidRPr="00FB48E7" w:rsidRDefault="00795C22" w:rsidP="00795C22">
      <w:pPr>
        <w:ind w:firstLine="720"/>
        <w:rPr>
          <w:rFonts w:ascii="Times New Roman" w:hAnsi="Times New Roman" w:cs="Times New Roman"/>
        </w:rPr>
      </w:pPr>
      <w:r w:rsidRPr="00FB48E7">
        <w:rPr>
          <w:rFonts w:ascii="Times New Roman" w:hAnsi="Times New Roman" w:cs="Times New Roman"/>
        </w:rPr>
        <w:t>Abortion restrictions have caused many facilities to close,</w:t>
      </w:r>
      <w:r w:rsidRPr="00FB48E7">
        <w:rPr>
          <w:rStyle w:val="FootnoteReference"/>
          <w:rFonts w:ascii="Times New Roman" w:hAnsi="Times New Roman" w:cs="Times New Roman"/>
        </w:rPr>
        <w:footnoteReference w:id="19"/>
      </w:r>
      <w:r w:rsidRPr="00FB48E7">
        <w:rPr>
          <w:rFonts w:ascii="Times New Roman" w:hAnsi="Times New Roman" w:cs="Times New Roman"/>
        </w:rPr>
        <w:t xml:space="preserve"> causing issues for those in communities without abortion providers. State regulations vary in their focus and measure. </w:t>
      </w:r>
      <w:r w:rsidR="00FC2185" w:rsidRPr="00FB48E7">
        <w:rPr>
          <w:rFonts w:ascii="Times New Roman" w:hAnsi="Times New Roman" w:cs="Times New Roman"/>
        </w:rPr>
        <w:t xml:space="preserve">Ted Joyce, a health economist, discussed in a 2011 article for the </w:t>
      </w:r>
      <w:r w:rsidR="00FC2185" w:rsidRPr="00FB48E7">
        <w:rPr>
          <w:rFonts w:ascii="Times New Roman" w:hAnsi="Times New Roman" w:cs="Times New Roman"/>
          <w:i/>
        </w:rPr>
        <w:t>New England Journal of Medicine</w:t>
      </w:r>
      <w:r w:rsidR="00FC2185" w:rsidRPr="00FB48E7">
        <w:rPr>
          <w:rFonts w:ascii="Times New Roman" w:hAnsi="Times New Roman" w:cs="Times New Roman"/>
        </w:rPr>
        <w:t xml:space="preserve"> the idea that some abortion restrictions fall on the “supply side,” or on abortion providers, while others fall on the “demand side,” or on those seeking abortion.</w:t>
      </w:r>
      <w:r w:rsidR="0078566F" w:rsidRPr="00FB48E7">
        <w:rPr>
          <w:rStyle w:val="FootnoteReference"/>
          <w:rFonts w:ascii="Times New Roman" w:hAnsi="Times New Roman" w:cs="Times New Roman"/>
        </w:rPr>
        <w:footnoteReference w:id="20"/>
      </w:r>
      <w:r w:rsidR="0078566F" w:rsidRPr="00FB48E7">
        <w:rPr>
          <w:rFonts w:ascii="Times New Roman" w:hAnsi="Times New Roman" w:cs="Times New Roman"/>
        </w:rPr>
        <w:t xml:space="preserve"> </w:t>
      </w:r>
      <w:r w:rsidRPr="00FB48E7">
        <w:rPr>
          <w:rFonts w:ascii="Times New Roman" w:hAnsi="Times New Roman" w:cs="Times New Roman"/>
        </w:rPr>
        <w:t>Supply side regulations include regulations</w:t>
      </w:r>
      <w:r w:rsidR="00CA3D2C" w:rsidRPr="00FB48E7">
        <w:rPr>
          <w:rFonts w:ascii="Times New Roman" w:hAnsi="Times New Roman" w:cs="Times New Roman"/>
        </w:rPr>
        <w:t xml:space="preserve"> </w:t>
      </w:r>
      <w:r w:rsidRPr="00FB48E7">
        <w:rPr>
          <w:rFonts w:ascii="Times New Roman" w:hAnsi="Times New Roman" w:cs="Times New Roman"/>
        </w:rPr>
        <w:t>which</w:t>
      </w:r>
      <w:r w:rsidR="00CA3D2C" w:rsidRPr="00FB48E7">
        <w:rPr>
          <w:rFonts w:ascii="Times New Roman" w:hAnsi="Times New Roman" w:cs="Times New Roman"/>
        </w:rPr>
        <w:t xml:space="preserve"> require facilities to adhere to regulations</w:t>
      </w:r>
      <w:r w:rsidR="002907E7" w:rsidRPr="00FB48E7">
        <w:rPr>
          <w:rFonts w:ascii="Times New Roman" w:hAnsi="Times New Roman" w:cs="Times New Roman"/>
        </w:rPr>
        <w:t xml:space="preserve"> that restrict the way facilities can be constructed, such as requiring them to adhere to the restrictions around ambulatory surgical centers</w:t>
      </w:r>
      <w:r w:rsidR="00CA3D2C" w:rsidRPr="00FB48E7">
        <w:rPr>
          <w:rFonts w:ascii="Times New Roman" w:hAnsi="Times New Roman" w:cs="Times New Roman"/>
        </w:rPr>
        <w:t>.</w:t>
      </w:r>
      <w:r w:rsidR="0078566F" w:rsidRPr="00FB48E7">
        <w:rPr>
          <w:rStyle w:val="FootnoteReference"/>
          <w:rFonts w:ascii="Times New Roman" w:hAnsi="Times New Roman" w:cs="Times New Roman"/>
        </w:rPr>
        <w:footnoteReference w:id="21"/>
      </w:r>
      <w:r w:rsidR="0078566F" w:rsidRPr="00FB48E7">
        <w:rPr>
          <w:rFonts w:ascii="Times New Roman" w:hAnsi="Times New Roman" w:cs="Times New Roman"/>
        </w:rPr>
        <w:t xml:space="preserve"> </w:t>
      </w:r>
      <w:r w:rsidR="002907E7" w:rsidRPr="00FB48E7">
        <w:rPr>
          <w:rFonts w:ascii="Times New Roman" w:hAnsi="Times New Roman" w:cs="Times New Roman"/>
        </w:rPr>
        <w:t xml:space="preserve">Other states may restrict the methods that may be used to induce abortion or require providers to have admitting privileges at local hospitals, </w:t>
      </w:r>
      <w:r w:rsidR="001F378C" w:rsidRPr="00FB48E7">
        <w:rPr>
          <w:rFonts w:ascii="Times New Roman" w:hAnsi="Times New Roman" w:cs="Times New Roman"/>
        </w:rPr>
        <w:t>a hurdle</w:t>
      </w:r>
      <w:r w:rsidR="002907E7" w:rsidRPr="00FB48E7">
        <w:rPr>
          <w:rFonts w:ascii="Times New Roman" w:hAnsi="Times New Roman" w:cs="Times New Roman"/>
        </w:rPr>
        <w:t xml:space="preserve"> that may be insurmountable if local hospitals are Catholic owned or otherwise unsupportive of abortion providers. </w:t>
      </w:r>
      <w:r w:rsidR="00AF192C" w:rsidRPr="00FB48E7">
        <w:rPr>
          <w:rFonts w:ascii="Times New Roman" w:hAnsi="Times New Roman" w:cs="Times New Roman"/>
        </w:rPr>
        <w:t xml:space="preserve">The U.S. Supreme Court, in its </w:t>
      </w:r>
      <w:r w:rsidR="00CA3D2C" w:rsidRPr="00FB48E7">
        <w:rPr>
          <w:rFonts w:ascii="Times New Roman" w:hAnsi="Times New Roman" w:cs="Times New Roman"/>
          <w:i/>
        </w:rPr>
        <w:t>Roe v. Wade</w:t>
      </w:r>
      <w:r w:rsidR="00CA3D2C" w:rsidRPr="00FB48E7">
        <w:rPr>
          <w:rFonts w:ascii="Times New Roman" w:hAnsi="Times New Roman" w:cs="Times New Roman"/>
        </w:rPr>
        <w:t xml:space="preserve"> </w:t>
      </w:r>
      <w:r w:rsidR="00AF192C" w:rsidRPr="00FB48E7">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sidRPr="00FB48E7">
        <w:rPr>
          <w:rFonts w:ascii="Times New Roman" w:hAnsi="Times New Roman" w:cs="Times New Roman"/>
        </w:rPr>
        <w:t xml:space="preserve"> but some states restrict abortion even further, despite </w:t>
      </w:r>
      <w:r w:rsidR="00EE158C" w:rsidRPr="00FB48E7">
        <w:rPr>
          <w:rFonts w:ascii="Times New Roman" w:hAnsi="Times New Roman" w:cs="Times New Roman"/>
        </w:rPr>
        <w:t xml:space="preserve">the legal requirement to allow abortion until </w:t>
      </w:r>
      <w:r w:rsidR="00DE461C" w:rsidRPr="00FB48E7">
        <w:rPr>
          <w:rFonts w:ascii="Times New Roman" w:hAnsi="Times New Roman" w:cs="Times New Roman"/>
        </w:rPr>
        <w:t>viability.</w:t>
      </w:r>
      <w:r w:rsidR="0078566F" w:rsidRPr="00FB48E7">
        <w:rPr>
          <w:rStyle w:val="FootnoteReference"/>
          <w:rFonts w:ascii="Times New Roman" w:hAnsi="Times New Roman" w:cs="Times New Roman"/>
        </w:rPr>
        <w:footnoteReference w:id="22"/>
      </w:r>
      <w:r w:rsidR="0078566F" w:rsidRPr="00FB48E7">
        <w:rPr>
          <w:rFonts w:ascii="Times New Roman" w:hAnsi="Times New Roman" w:cs="Times New Roman"/>
        </w:rPr>
        <w:t xml:space="preserve"> </w:t>
      </w:r>
    </w:p>
    <w:p w14:paraId="19407385" w14:textId="0F5E2EDC" w:rsidR="00915021" w:rsidRPr="00FB48E7" w:rsidRDefault="00DE461C" w:rsidP="002907E7">
      <w:pPr>
        <w:rPr>
          <w:rFonts w:ascii="Times New Roman" w:hAnsi="Times New Roman" w:cs="Times New Roman"/>
        </w:rPr>
      </w:pPr>
      <w:r w:rsidRPr="00FB48E7">
        <w:rPr>
          <w:rFonts w:ascii="Times New Roman" w:hAnsi="Times New Roman" w:cs="Times New Roman"/>
        </w:rPr>
        <w:tab/>
        <w:t xml:space="preserve">Other state restrictions focus on those seeking abortion services. </w:t>
      </w:r>
      <w:r w:rsidR="008800B2" w:rsidRPr="00FB48E7">
        <w:rPr>
          <w:rFonts w:ascii="Times New Roman" w:hAnsi="Times New Roman" w:cs="Times New Roman"/>
        </w:rPr>
        <w:t>Some of these restrictions include requiring those seeking abortion to receive state-mandated counseling prior to being able to receive the procedure, or requiring them to have ultrasounds prior to the procedure</w:t>
      </w:r>
      <w:r w:rsidR="00AF192C" w:rsidRPr="00FB48E7">
        <w:rPr>
          <w:rFonts w:ascii="Times New Roman" w:hAnsi="Times New Roman" w:cs="Times New Roman"/>
        </w:rPr>
        <w:t xml:space="preserve"> (ultrasounds are not considered medically necessary before an abortion in the first trimester)</w:t>
      </w:r>
      <w:r w:rsidR="008800B2" w:rsidRPr="00FB48E7">
        <w:rPr>
          <w:rFonts w:ascii="Times New Roman" w:hAnsi="Times New Roman" w:cs="Times New Roman"/>
        </w:rPr>
        <w:t>.</w:t>
      </w:r>
      <w:r w:rsidR="0078566F" w:rsidRPr="00FB48E7">
        <w:rPr>
          <w:rStyle w:val="FootnoteReference"/>
          <w:rFonts w:ascii="Times New Roman" w:hAnsi="Times New Roman" w:cs="Times New Roman"/>
        </w:rPr>
        <w:footnoteReference w:id="23"/>
      </w:r>
      <w:r w:rsidR="0078566F" w:rsidRPr="00FB48E7">
        <w:rPr>
          <w:rFonts w:ascii="Times New Roman" w:hAnsi="Times New Roman" w:cs="Times New Roman"/>
        </w:rPr>
        <w:t xml:space="preserve"> </w:t>
      </w:r>
      <w:r w:rsidR="008800B2" w:rsidRPr="00FB48E7">
        <w:rPr>
          <w:rFonts w:ascii="Times New Roman" w:hAnsi="Times New Roman" w:cs="Times New Roman"/>
        </w:rPr>
        <w:t>Some states require people to wait between seeing the provider and having the procedure (this can be anywhere from 24-72 hours, depending on the state’s law).</w:t>
      </w:r>
      <w:r w:rsidR="0078566F" w:rsidRPr="00FB48E7">
        <w:rPr>
          <w:rStyle w:val="FootnoteReference"/>
          <w:rFonts w:ascii="Times New Roman" w:hAnsi="Times New Roman" w:cs="Times New Roman"/>
        </w:rPr>
        <w:footnoteReference w:id="24"/>
      </w:r>
      <w:r w:rsidR="0078566F" w:rsidRPr="00FB48E7">
        <w:rPr>
          <w:rFonts w:ascii="Times New Roman" w:hAnsi="Times New Roman" w:cs="Times New Roman"/>
        </w:rPr>
        <w:t xml:space="preserve"> </w:t>
      </w:r>
      <w:r w:rsidR="00915021" w:rsidRPr="00FB48E7">
        <w:rPr>
          <w:rFonts w:ascii="Times New Roman" w:hAnsi="Times New Roman" w:cs="Times New Roman"/>
          <w:color w:val="000000" w:themeColor="text1"/>
        </w:rPr>
        <w:t xml:space="preserve">States may have special restrictions on minors, requiring them to have a </w:t>
      </w:r>
      <w:r w:rsidR="00915021" w:rsidRPr="00FB48E7">
        <w:rPr>
          <w:rFonts w:ascii="Times New Roman" w:hAnsi="Times New Roman" w:cs="Times New Roman"/>
        </w:rPr>
        <w:t>parent consent to their decision or go through a process known as judicial bypass to allow them to move forward without getting a parent’s consent.</w:t>
      </w:r>
      <w:r w:rsidR="00915021" w:rsidRPr="00FB48E7">
        <w:rPr>
          <w:rStyle w:val="FootnoteReference"/>
          <w:rFonts w:ascii="Times New Roman" w:hAnsi="Times New Roman" w:cs="Times New Roman"/>
        </w:rPr>
        <w:footnoteReference w:id="25"/>
      </w:r>
    </w:p>
    <w:p w14:paraId="2FAC4853" w14:textId="08DB8A0A" w:rsidR="002907E7" w:rsidRPr="00FB48E7" w:rsidRDefault="00915021" w:rsidP="00915021">
      <w:pPr>
        <w:ind w:firstLine="720"/>
        <w:rPr>
          <w:rFonts w:ascii="Times New Roman" w:hAnsi="Times New Roman" w:cs="Times New Roman"/>
        </w:rPr>
      </w:pPr>
      <w:r w:rsidRPr="00FB48E7">
        <w:rPr>
          <w:rFonts w:ascii="Times New Roman" w:hAnsi="Times New Roman" w:cs="Times New Roman"/>
        </w:rPr>
        <w:t xml:space="preserve">Some </w:t>
      </w:r>
      <w:r w:rsidR="00795C22" w:rsidRPr="00FB48E7">
        <w:rPr>
          <w:rFonts w:ascii="Times New Roman" w:hAnsi="Times New Roman" w:cs="Times New Roman"/>
        </w:rPr>
        <w:t>demand-side regulations</w:t>
      </w:r>
      <w:r w:rsidRPr="00FB48E7">
        <w:rPr>
          <w:rFonts w:ascii="Times New Roman" w:hAnsi="Times New Roman" w:cs="Times New Roman"/>
        </w:rPr>
        <w:t xml:space="preserve"> restrict how abortions may be funded. </w:t>
      </w:r>
      <w:r w:rsidR="00013783" w:rsidRPr="00FB48E7">
        <w:rPr>
          <w:rFonts w:ascii="Times New Roman" w:hAnsi="Times New Roman" w:cs="Times New Roman"/>
          <w:color w:val="000000" w:themeColor="text1"/>
        </w:rPr>
        <w:t xml:space="preserve">The Hyde amendment, adopted every year since 1976, prohibits federal funds from paying for abortion except in the case of life </w:t>
      </w:r>
      <w:r w:rsidR="00013783" w:rsidRPr="00FB48E7">
        <w:rPr>
          <w:rFonts w:ascii="Times New Roman" w:hAnsi="Times New Roman" w:cs="Times New Roman"/>
          <w:color w:val="000000" w:themeColor="text1"/>
        </w:rPr>
        <w:lastRenderedPageBreak/>
        <w:t>endangerment or if the pregnancy arises from incest or rape.</w:t>
      </w:r>
      <w:r w:rsidR="006031B5" w:rsidRPr="00FB48E7">
        <w:rPr>
          <w:rStyle w:val="FootnoteReference"/>
          <w:rFonts w:ascii="Times New Roman" w:hAnsi="Times New Roman" w:cs="Times New Roman"/>
          <w:color w:val="000000" w:themeColor="text1"/>
        </w:rPr>
        <w:footnoteReference w:id="26"/>
      </w:r>
      <w:r w:rsidR="00E06806"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Medicaid is a public </w:t>
      </w:r>
      <w:r w:rsidR="001745A2" w:rsidRPr="00FB48E7">
        <w:rPr>
          <w:rFonts w:ascii="Times New Roman" w:hAnsi="Times New Roman" w:cs="Times New Roman"/>
          <w:color w:val="000000" w:themeColor="text1"/>
        </w:rPr>
        <w:t>insurance program funded jointly by federal and state public monies.</w:t>
      </w:r>
      <w:r w:rsidR="001745A2" w:rsidRPr="00FB48E7">
        <w:rPr>
          <w:rStyle w:val="FootnoteReference"/>
          <w:rFonts w:ascii="Times New Roman" w:hAnsi="Times New Roman" w:cs="Times New Roman"/>
          <w:color w:val="000000" w:themeColor="text1"/>
        </w:rPr>
        <w:footnoteReference w:id="27"/>
      </w:r>
      <w:r w:rsidR="001745A2" w:rsidRPr="00FB48E7">
        <w:rPr>
          <w:rFonts w:ascii="Times New Roman" w:hAnsi="Times New Roman" w:cs="Times New Roman"/>
          <w:color w:val="000000" w:themeColor="text1"/>
        </w:rPr>
        <w:t xml:space="preserve"> The Hyde amendment prohibits Medicaid programs from using federal funding to pay for abortions outside of these exceptions, but states can choose whether or not to follow.</w:t>
      </w:r>
      <w:r w:rsidRPr="00FB48E7">
        <w:rPr>
          <w:rStyle w:val="FootnoteReference"/>
          <w:rFonts w:ascii="Times New Roman" w:hAnsi="Times New Roman" w:cs="Times New Roman"/>
          <w:color w:val="000000" w:themeColor="text1"/>
        </w:rPr>
        <w:footnoteReference w:id="28"/>
      </w:r>
      <w:r w:rsidR="001745A2" w:rsidRPr="00FB48E7">
        <w:rPr>
          <w:rFonts w:ascii="Times New Roman" w:hAnsi="Times New Roman" w:cs="Times New Roman"/>
          <w:color w:val="000000" w:themeColor="text1"/>
        </w:rPr>
        <w:t xml:space="preserve"> </w:t>
      </w:r>
      <w:r w:rsidR="00013783" w:rsidRPr="00FB48E7">
        <w:rPr>
          <w:rFonts w:ascii="Times New Roman" w:hAnsi="Times New Roman" w:cs="Times New Roman"/>
          <w:color w:val="000000" w:themeColor="text1"/>
        </w:rPr>
        <w:t xml:space="preserve">Some states follow the Hyde amendment for state Medicaid funds, while others allow for state Medicaid funds to pay for abortion that do not meet these restrictions. </w:t>
      </w:r>
    </w:p>
    <w:p w14:paraId="7553F85B" w14:textId="1AF6A591" w:rsidR="006E7A81" w:rsidRPr="00FB48E7" w:rsidRDefault="00DB45E1" w:rsidP="002907E7">
      <w:pPr>
        <w:rPr>
          <w:rFonts w:ascii="Times New Roman" w:hAnsi="Times New Roman" w:cs="Times New Roman"/>
        </w:rPr>
      </w:pPr>
      <w:r w:rsidRPr="00FB48E7">
        <w:rPr>
          <w:rFonts w:ascii="Times New Roman" w:hAnsi="Times New Roman" w:cs="Times New Roman"/>
        </w:rPr>
        <w:tab/>
      </w:r>
      <w:r w:rsidR="002907E7" w:rsidRPr="00FB48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192B19" w:rsidRPr="00FB48E7">
        <w:rPr>
          <w:rFonts w:ascii="Times New Roman" w:hAnsi="Times New Roman" w:cs="Times New Roman"/>
        </w:rPr>
        <w:t xml:space="preserve">The research question this </w:t>
      </w:r>
      <w:r w:rsidR="002907E7" w:rsidRPr="00FB48E7">
        <w:rPr>
          <w:rFonts w:ascii="Times New Roman" w:hAnsi="Times New Roman" w:cs="Times New Roman"/>
        </w:rPr>
        <w:t>analysis</w:t>
      </w:r>
      <w:r w:rsidR="00192B19" w:rsidRPr="00FB48E7">
        <w:rPr>
          <w:rFonts w:ascii="Times New Roman" w:hAnsi="Times New Roman" w:cs="Times New Roman"/>
        </w:rPr>
        <w:t xml:space="preserve"> seeks to address is as follows:</w:t>
      </w:r>
      <w:r w:rsidR="004D628B" w:rsidRPr="00FB48E7">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7D6B7C" w:rsidRPr="00FB48E7">
        <w:rPr>
          <w:rFonts w:ascii="Times New Roman" w:hAnsi="Times New Roman" w:cs="Times New Roman"/>
        </w:rPr>
        <w:t>My hypothesis is</w:t>
      </w:r>
      <w:r w:rsidR="00521A6E" w:rsidRPr="00FB48E7">
        <w:rPr>
          <w:rFonts w:ascii="Times New Roman" w:hAnsi="Times New Roman" w:cs="Times New Roman"/>
        </w:rPr>
        <w:t xml:space="preserve"> that crisis pregnancy centers open in response to abortion providers in the state, and may also be spurred to open by a concentration of donors, politicians, or voters in a state who may also be unfriendly toward abortion provision or other health coverage within the state. </w:t>
      </w:r>
    </w:p>
    <w:p w14:paraId="5DF6E7AA" w14:textId="64225A78" w:rsidR="0020180B" w:rsidRPr="00FB48E7" w:rsidRDefault="0020180B" w:rsidP="002907E7">
      <w:pPr>
        <w:rPr>
          <w:rFonts w:ascii="Times New Roman" w:hAnsi="Times New Roman" w:cs="Times New Roman"/>
        </w:rPr>
      </w:pPr>
    </w:p>
    <w:p w14:paraId="2C678755" w14:textId="266F59C3" w:rsidR="0020180B" w:rsidRPr="00FB48E7" w:rsidRDefault="0020180B" w:rsidP="0020180B">
      <w:pPr>
        <w:rPr>
          <w:rFonts w:ascii="Times New Roman" w:hAnsi="Times New Roman" w:cs="Times New Roman"/>
          <w:b/>
          <w:i/>
        </w:rPr>
      </w:pPr>
      <w:r w:rsidRPr="00FB48E7">
        <w:rPr>
          <w:rFonts w:ascii="Times New Roman" w:hAnsi="Times New Roman" w:cs="Times New Roman"/>
          <w:b/>
          <w:i/>
        </w:rPr>
        <w:t>Methods</w:t>
      </w:r>
    </w:p>
    <w:p w14:paraId="38C48EAD" w14:textId="727C5739"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Sources</w:t>
      </w:r>
    </w:p>
    <w:p w14:paraId="67A26141" w14:textId="77777777" w:rsidR="0020180B" w:rsidRPr="00FB48E7" w:rsidRDefault="0020180B" w:rsidP="0020180B">
      <w:pPr>
        <w:rPr>
          <w:rFonts w:ascii="Times New Roman" w:hAnsi="Times New Roman" w:cs="Times New Roman"/>
          <w:i/>
        </w:rPr>
      </w:pPr>
      <w:r w:rsidRPr="00FB48E7">
        <w:rPr>
          <w:rFonts w:ascii="Times New Roman" w:hAnsi="Times New Roman" w:cs="Times New Roman"/>
          <w:i/>
        </w:rPr>
        <w:t>Crisis Pregnancy Centers</w:t>
      </w:r>
    </w:p>
    <w:p w14:paraId="5B79F5B8" w14:textId="44718AE8" w:rsidR="0020180B" w:rsidRPr="00FB48E7" w:rsidRDefault="0020180B" w:rsidP="0020180B">
      <w:pPr>
        <w:rPr>
          <w:rFonts w:ascii="Times New Roman" w:hAnsi="Times New Roman" w:cs="Times New Roman"/>
        </w:rPr>
      </w:pPr>
      <w:r w:rsidRPr="00FB48E7">
        <w:rPr>
          <w:rFonts w:ascii="Times New Roman" w:hAnsi="Times New Roman" w:cs="Times New Roman"/>
        </w:rPr>
        <w:tab/>
        <w:t>The data on crisis pregnancy centers by state come from a dataset by Reproaction.</w:t>
      </w:r>
      <w:r w:rsidR="0078566F" w:rsidRPr="00FB48E7">
        <w:rPr>
          <w:rStyle w:val="FootnoteReference"/>
          <w:rFonts w:ascii="Times New Roman" w:hAnsi="Times New Roman" w:cs="Times New Roman"/>
        </w:rPr>
        <w:footnoteReference w:id="29"/>
      </w:r>
      <w:r w:rsidR="0078566F" w:rsidRPr="00FB48E7">
        <w:rPr>
          <w:rFonts w:ascii="Times New Roman" w:hAnsi="Times New Roman" w:cs="Times New Roman"/>
        </w:rPr>
        <w:t xml:space="preserve"> </w:t>
      </w:r>
      <w:r w:rsidRPr="00FB48E7">
        <w:rPr>
          <w:rFonts w:ascii="Times New Roman" w:hAnsi="Times New Roman" w:cs="Times New Roman"/>
        </w:rPr>
        <w:t>Reproaction, an organization dedicated to creating a more favorable climate for abortion rights and reproductive justice, compiled the dataset to include all discoverable crisis pregnancy centers operating nationwide.</w:t>
      </w:r>
      <w:r w:rsidR="0078566F" w:rsidRPr="00FB48E7">
        <w:rPr>
          <w:rStyle w:val="FootnoteReference"/>
          <w:rFonts w:ascii="Times New Roman" w:hAnsi="Times New Roman" w:cs="Times New Roman"/>
        </w:rPr>
        <w:footnoteReference w:id="30"/>
      </w:r>
      <w:r w:rsidR="0078566F" w:rsidRPr="00FB48E7">
        <w:rPr>
          <w:rFonts w:ascii="Times New Roman" w:hAnsi="Times New Roman" w:cs="Times New Roman"/>
        </w:rPr>
        <w:t xml:space="preserve"> </w:t>
      </w:r>
      <w:r w:rsidRPr="00FB48E7">
        <w:rPr>
          <w:rFonts w:ascii="Times New Roman" w:hAnsi="Times New Roman" w:cs="Times New Roman"/>
        </w:rPr>
        <w:t xml:space="preserve">The dataset is open-source and available on the Reproaction website. </w:t>
      </w:r>
    </w:p>
    <w:p w14:paraId="70D47E64" w14:textId="77777777" w:rsidR="0020180B" w:rsidRPr="00FB48E7" w:rsidRDefault="0020180B" w:rsidP="0020180B">
      <w:pPr>
        <w:rPr>
          <w:rFonts w:ascii="Times New Roman" w:hAnsi="Times New Roman" w:cs="Times New Roman"/>
        </w:rPr>
      </w:pPr>
    </w:p>
    <w:p w14:paraId="2301A769" w14:textId="77777777" w:rsidR="0020180B" w:rsidRPr="00FB48E7" w:rsidRDefault="0020180B" w:rsidP="0020180B">
      <w:pPr>
        <w:rPr>
          <w:rFonts w:ascii="Times New Roman" w:hAnsi="Times New Roman" w:cs="Times New Roman"/>
          <w:i/>
        </w:rPr>
      </w:pPr>
      <w:r w:rsidRPr="00FB48E7">
        <w:rPr>
          <w:rFonts w:ascii="Times New Roman" w:hAnsi="Times New Roman" w:cs="Times New Roman"/>
          <w:i/>
        </w:rPr>
        <w:t>Abortion Provision</w:t>
      </w:r>
    </w:p>
    <w:p w14:paraId="11801BF9" w14:textId="45EB0402" w:rsidR="0020180B" w:rsidRPr="00FB48E7" w:rsidRDefault="0020180B" w:rsidP="0020180B">
      <w:pPr>
        <w:rPr>
          <w:rFonts w:ascii="Times New Roman" w:hAnsi="Times New Roman" w:cs="Times New Roman"/>
        </w:rPr>
      </w:pPr>
      <w:r w:rsidRPr="00FB48E7">
        <w:rPr>
          <w:rFonts w:ascii="Times New Roman" w:hAnsi="Times New Roman" w:cs="Times New Roman"/>
        </w:rPr>
        <w:tab/>
        <w:t xml:space="preserve">This analysis operationalizes abortion provision within the state by looking at the number of </w:t>
      </w:r>
      <w:r w:rsidR="007D6B7C" w:rsidRPr="00FB48E7">
        <w:rPr>
          <w:rFonts w:ascii="Times New Roman" w:hAnsi="Times New Roman" w:cs="Times New Roman"/>
        </w:rPr>
        <w:t>abortions</w:t>
      </w:r>
      <w:r w:rsidRPr="00FB48E7">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09A22DC3" w:rsidR="0078566F" w:rsidRPr="00FB48E7" w:rsidRDefault="0020180B" w:rsidP="0020180B">
      <w:pPr>
        <w:rPr>
          <w:rFonts w:ascii="Times New Roman" w:hAnsi="Times New Roman" w:cs="Times New Roman"/>
        </w:rPr>
      </w:pPr>
      <w:r w:rsidRPr="00FB48E7">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sidRPr="00FB48E7">
        <w:rPr>
          <w:rStyle w:val="FootnoteReference"/>
          <w:rFonts w:ascii="Times New Roman" w:hAnsi="Times New Roman" w:cs="Times New Roman"/>
        </w:rPr>
        <w:footnoteReference w:id="31"/>
      </w:r>
      <w:r w:rsidR="0078566F" w:rsidRPr="00FB48E7">
        <w:rPr>
          <w:rFonts w:ascii="Times New Roman" w:hAnsi="Times New Roman" w:cs="Times New Roman"/>
        </w:rPr>
        <w:t xml:space="preserve"> </w:t>
      </w:r>
      <w:r w:rsidRPr="00FB48E7">
        <w:rPr>
          <w:rFonts w:ascii="Times New Roman" w:hAnsi="Times New Roman" w:cs="Times New Roman"/>
        </w:rPr>
        <w:t xml:space="preserve">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w:t>
      </w:r>
      <w:r w:rsidRPr="00FB48E7">
        <w:rPr>
          <w:rFonts w:ascii="Times New Roman" w:hAnsi="Times New Roman" w:cs="Times New Roman"/>
        </w:rPr>
        <w:lastRenderedPageBreak/>
        <w:t>health departments.</w:t>
      </w:r>
      <w:r w:rsidR="0078566F" w:rsidRPr="00FB48E7">
        <w:rPr>
          <w:rStyle w:val="FootnoteReference"/>
          <w:rFonts w:ascii="Times New Roman" w:hAnsi="Times New Roman" w:cs="Times New Roman"/>
        </w:rPr>
        <w:footnoteReference w:id="32"/>
      </w:r>
      <w:r w:rsidR="0078566F" w:rsidRPr="00FB48E7">
        <w:rPr>
          <w:rFonts w:ascii="Times New Roman" w:hAnsi="Times New Roman" w:cs="Times New Roman"/>
        </w:rPr>
        <w:t xml:space="preserve"> </w:t>
      </w:r>
      <w:r w:rsidRPr="00FB48E7">
        <w:rPr>
          <w:rFonts w:ascii="Times New Roman" w:hAnsi="Times New Roman" w:cs="Times New Roman"/>
        </w:rPr>
        <w:t>This analysis will use Guttmacher’s data on the number of abortion procedures and providers by state in the most recent year for which data are available, 2014.</w:t>
      </w:r>
      <w:r w:rsidR="0078566F" w:rsidRPr="00FB48E7">
        <w:rPr>
          <w:rStyle w:val="FootnoteReference"/>
          <w:rFonts w:ascii="Times New Roman" w:hAnsi="Times New Roman" w:cs="Times New Roman"/>
        </w:rPr>
        <w:footnoteReference w:id="33"/>
      </w:r>
    </w:p>
    <w:p w14:paraId="5FA548BE"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62E49C6E"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existing from prior to the </w:t>
      </w:r>
      <w:r w:rsidRPr="00FB48E7">
        <w:rPr>
          <w:rFonts w:ascii="Times New Roman" w:hAnsi="Times New Roman" w:cs="Times New Roman"/>
          <w:i/>
        </w:rPr>
        <w:t>Roe</w:t>
      </w:r>
      <w:r w:rsidRPr="00FB48E7">
        <w:rPr>
          <w:rFonts w:ascii="Times New Roman" w:hAnsi="Times New Roman" w:cs="Times New Roman"/>
        </w:rPr>
        <w:t xml:space="preserve"> decision or expressing the intent to limit abortion to the maximum extent permitted under the law, I included these laws although they are not enforced. </w:t>
      </w:r>
    </w:p>
    <w:p w14:paraId="77520804" w14:textId="77777777" w:rsidR="0020180B" w:rsidRPr="00FB48E7" w:rsidRDefault="0020180B" w:rsidP="0020180B">
      <w:pPr>
        <w:ind w:firstLine="720"/>
        <w:rPr>
          <w:rFonts w:ascii="Times New Roman" w:hAnsi="Times New Roman" w:cs="Times New Roman"/>
        </w:rPr>
      </w:pPr>
    </w:p>
    <w:p w14:paraId="210A7C6A" w14:textId="77777777" w:rsidR="0020180B" w:rsidRPr="00FB48E7" w:rsidRDefault="0020180B" w:rsidP="0020180B">
      <w:pPr>
        <w:rPr>
          <w:rFonts w:ascii="Times New Roman" w:hAnsi="Times New Roman" w:cs="Times New Roman"/>
          <w:i/>
        </w:rPr>
      </w:pPr>
      <w:r w:rsidRPr="00FB48E7">
        <w:rPr>
          <w:rFonts w:ascii="Times New Roman" w:hAnsi="Times New Roman" w:cs="Times New Roman"/>
          <w:i/>
        </w:rPr>
        <w:t>Health Care Coverage</w:t>
      </w:r>
    </w:p>
    <w:p w14:paraId="2A53A4D5" w14:textId="01AA7B23"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sidRPr="00FB48E7">
        <w:rPr>
          <w:rStyle w:val="FootnoteReference"/>
          <w:rFonts w:ascii="Times New Roman" w:hAnsi="Times New Roman" w:cs="Times New Roman"/>
        </w:rPr>
        <w:footnoteReference w:id="34"/>
      </w:r>
      <w:r w:rsidR="0078566F" w:rsidRPr="00FB48E7">
        <w:rPr>
          <w:rFonts w:ascii="Times New Roman" w:hAnsi="Times New Roman" w:cs="Times New Roman"/>
        </w:rPr>
        <w:t xml:space="preserve"> </w:t>
      </w:r>
      <w:r w:rsidRPr="00FB48E7">
        <w:rPr>
          <w:rFonts w:ascii="Times New Roman" w:hAnsi="Times New Roman" w:cs="Times New Roman"/>
        </w:rPr>
        <w:t xml:space="preserve">So far, </w:t>
      </w:r>
      <w:r w:rsidRPr="00FB48E7">
        <w:rPr>
          <w:rFonts w:ascii="Times New Roman" w:hAnsi="Times New Roman" w:cs="Times New Roman"/>
          <w:color w:val="000000" w:themeColor="text1"/>
        </w:rPr>
        <w:t>37</w:t>
      </w:r>
      <w:r w:rsidRPr="00FB48E7">
        <w:rPr>
          <w:rFonts w:ascii="Times New Roman" w:hAnsi="Times New Roman" w:cs="Times New Roman"/>
          <w:color w:val="FF0000"/>
        </w:rPr>
        <w:t xml:space="preserve"> </w:t>
      </w:r>
      <w:r w:rsidRPr="00FB48E7">
        <w:rPr>
          <w:rFonts w:ascii="Times New Roman" w:hAnsi="Times New Roman" w:cs="Times New Roman"/>
        </w:rPr>
        <w:t>states have expanded Medicaid, and studies have found improved outcomes due to Medicaid expansions.</w:t>
      </w:r>
      <w:r w:rsidR="0078566F" w:rsidRPr="00FB48E7">
        <w:rPr>
          <w:rStyle w:val="FootnoteReference"/>
          <w:rFonts w:ascii="Times New Roman" w:hAnsi="Times New Roman" w:cs="Times New Roman"/>
        </w:rPr>
        <w:footnoteReference w:id="35"/>
      </w:r>
      <w:r w:rsidR="0078566F" w:rsidRPr="00FB48E7">
        <w:rPr>
          <w:rFonts w:ascii="Times New Roman" w:hAnsi="Times New Roman" w:cs="Times New Roman"/>
        </w:rPr>
        <w:t xml:space="preserve"> </w:t>
      </w:r>
      <w:r w:rsidRPr="00FB48E7">
        <w:rPr>
          <w:rFonts w:ascii="Times New Roman" w:hAnsi="Times New Roman" w:cs="Times New Roman"/>
        </w:rPr>
        <w:t>The data on whether or not the state has expanded Medicaid are from a dataset available from the Kaiser Family Foundation.</w:t>
      </w:r>
      <w:r w:rsidR="0078566F" w:rsidRPr="00FB48E7">
        <w:rPr>
          <w:rStyle w:val="FootnoteReference"/>
          <w:rFonts w:ascii="Times New Roman" w:hAnsi="Times New Roman" w:cs="Times New Roman"/>
        </w:rPr>
        <w:footnoteReference w:id="36"/>
      </w:r>
      <w:r w:rsidR="0078566F" w:rsidRPr="00FB48E7">
        <w:rPr>
          <w:rFonts w:ascii="Times New Roman" w:hAnsi="Times New Roman" w:cs="Times New Roman"/>
        </w:rPr>
        <w:t xml:space="preserve"> </w:t>
      </w:r>
      <w:r w:rsidRPr="00FB48E7">
        <w:rPr>
          <w:rFonts w:ascii="Times New Roman" w:hAnsi="Times New Roman" w:cs="Times New Roman"/>
        </w:rPr>
        <w:t xml:space="preserve">The data are current as of the end of April, 2019. </w:t>
      </w:r>
    </w:p>
    <w:p w14:paraId="65E74D4D" w14:textId="04C4A1CE"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lastRenderedPageBreak/>
        <w:t>The data on people within the state who do not have health insurance come from a dataset uploaded to Kaggle by the U.S. Department of Health and Human Services.</w:t>
      </w:r>
      <w:r w:rsidR="0078566F" w:rsidRPr="00FB48E7">
        <w:rPr>
          <w:rStyle w:val="FootnoteReference"/>
          <w:rFonts w:ascii="Times New Roman" w:hAnsi="Times New Roman" w:cs="Times New Roman"/>
        </w:rPr>
        <w:footnoteReference w:id="37"/>
      </w:r>
      <w:r w:rsidR="0078566F" w:rsidRPr="00FB48E7">
        <w:rPr>
          <w:rFonts w:ascii="Times New Roman" w:hAnsi="Times New Roman" w:cs="Times New Roman"/>
        </w:rPr>
        <w:t xml:space="preserve"> </w:t>
      </w:r>
      <w:r w:rsidRPr="00FB48E7">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758D7F93" w14:textId="77777777" w:rsidR="0020180B" w:rsidRPr="00FB48E7" w:rsidRDefault="0020180B" w:rsidP="0020180B">
      <w:pPr>
        <w:ind w:firstLine="720"/>
        <w:rPr>
          <w:rFonts w:ascii="Times New Roman" w:hAnsi="Times New Roman" w:cs="Times New Roman"/>
        </w:rPr>
      </w:pPr>
    </w:p>
    <w:p w14:paraId="50642D3A" w14:textId="77777777" w:rsidR="0020180B" w:rsidRPr="00FB48E7" w:rsidRDefault="0020180B" w:rsidP="0020180B">
      <w:pPr>
        <w:rPr>
          <w:rFonts w:ascii="Times New Roman" w:hAnsi="Times New Roman" w:cs="Times New Roman"/>
          <w:i/>
        </w:rPr>
      </w:pPr>
      <w:r w:rsidRPr="00FB48E7">
        <w:rPr>
          <w:rFonts w:ascii="Times New Roman" w:hAnsi="Times New Roman" w:cs="Times New Roman"/>
          <w:i/>
        </w:rPr>
        <w:t>Political and Demographic Factors</w:t>
      </w:r>
    </w:p>
    <w:p w14:paraId="2E27E99B" w14:textId="77777777" w:rsidR="0020180B" w:rsidRPr="00FB48E7" w:rsidRDefault="0020180B" w:rsidP="0020180B">
      <w:pPr>
        <w:rPr>
          <w:rFonts w:ascii="Times New Roman" w:hAnsi="Times New Roman" w:cs="Times New Roman"/>
        </w:rPr>
      </w:pPr>
      <w:r w:rsidRPr="00FB48E7">
        <w:rPr>
          <w:rFonts w:ascii="Times New Roman" w:hAnsi="Times New Roman" w:cs="Times New Roman"/>
        </w:rPr>
        <w:tab/>
        <w:t xml:space="preserve">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4DD871A8" w:rsidR="0020180B" w:rsidRPr="00FB48E7" w:rsidRDefault="0020180B" w:rsidP="0020180B">
      <w:pPr>
        <w:rPr>
          <w:rFonts w:ascii="Times New Roman" w:hAnsi="Times New Roman" w:cs="Times New Roman"/>
        </w:rPr>
      </w:pPr>
      <w:r w:rsidRPr="00FB48E7">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5B27F381" w14:textId="77777777" w:rsidR="0020180B" w:rsidRPr="00FB48E7" w:rsidRDefault="0020180B" w:rsidP="0020180B">
      <w:pPr>
        <w:rPr>
          <w:rFonts w:ascii="Times New Roman" w:hAnsi="Times New Roman" w:cs="Times New Roman"/>
          <w:color w:val="000000" w:themeColor="text1"/>
        </w:rPr>
      </w:pPr>
    </w:p>
    <w:p w14:paraId="18D34284" w14:textId="26D8B8B1" w:rsidR="0020180B" w:rsidRPr="00FB48E7" w:rsidRDefault="003E108D" w:rsidP="0020180B">
      <w:pPr>
        <w:rPr>
          <w:rFonts w:ascii="Times New Roman" w:hAnsi="Times New Roman" w:cs="Times New Roman"/>
          <w:i/>
          <w:color w:val="000000" w:themeColor="text1"/>
        </w:rPr>
      </w:pPr>
      <w:r>
        <w:rPr>
          <w:rFonts w:ascii="Times New Roman" w:hAnsi="Times New Roman" w:cs="Times New Roman"/>
          <w:i/>
          <w:color w:val="000000" w:themeColor="text1"/>
        </w:rPr>
        <w:t>Cleaning the Final Dataset</w:t>
      </w:r>
    </w:p>
    <w:p w14:paraId="1ABF8805" w14:textId="174015BC"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This research ties together data from </w:t>
      </w:r>
      <w:r w:rsidR="003E108D">
        <w:rPr>
          <w:rFonts w:ascii="Times New Roman" w:hAnsi="Times New Roman" w:cs="Times New Roman"/>
        </w:rPr>
        <w:t>these different sources</w:t>
      </w:r>
      <w:r w:rsidRPr="00FB48E7">
        <w:rPr>
          <w:rFonts w:ascii="Times New Roman" w:hAnsi="Times New Roman" w:cs="Times New Roman"/>
        </w:rPr>
        <w:t xml:space="preserve"> to build upon prior data collection work. I cleaned all datasets in Python using pandas to remove columns with data not used in the analysis, empty rows, and rename columns to be more informative. I also removed rows with U.S. total or aggregate numbers, because my analysis focused on the state level, and not all were uniform in their reporting (some included territories that others did not, and some presented an aggregated average whereas others were totals). The CPC database from Reproaction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Pr="00FB48E7" w:rsidRDefault="0020180B" w:rsidP="0020180B">
      <w:pPr>
        <w:ind w:firstLine="720"/>
        <w:rPr>
          <w:rFonts w:ascii="Times New Roman" w:hAnsi="Times New Roman" w:cs="Times New Roman"/>
        </w:rPr>
      </w:pPr>
      <w:r w:rsidRPr="00FB48E7">
        <w:rPr>
          <w:rFonts w:ascii="Times New Roman" w:hAnsi="Times New Roman" w:cs="Times New Roman"/>
        </w:rPr>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FB48E7">
        <w:rPr>
          <w:rFonts w:ascii="Times New Roman" w:hAnsi="Times New Roman" w:cs="Times New Roman"/>
          <w:color w:val="000000" w:themeColor="text1"/>
        </w:rPr>
        <w:t xml:space="preserve">A study by Blank, George, and London, in 1996, found that the number of </w:t>
      </w:r>
      <w:r w:rsidR="00972EE3" w:rsidRPr="00FB48E7">
        <w:rPr>
          <w:rFonts w:ascii="Times New Roman" w:hAnsi="Times New Roman" w:cs="Times New Roman"/>
          <w:color w:val="000000" w:themeColor="text1"/>
        </w:rPr>
        <w:lastRenderedPageBreak/>
        <w:t>abortion providers in a state is a determinant of the abortion rate within the state.</w:t>
      </w:r>
      <w:r w:rsidR="0078566F" w:rsidRPr="00FB48E7">
        <w:rPr>
          <w:rStyle w:val="FootnoteReference"/>
          <w:rFonts w:ascii="Times New Roman" w:hAnsi="Times New Roman" w:cs="Times New Roman"/>
          <w:color w:val="000000" w:themeColor="text1"/>
        </w:rPr>
        <w:footnoteReference w:id="38"/>
      </w:r>
      <w:r w:rsidR="0078566F" w:rsidRPr="00FB48E7">
        <w:rPr>
          <w:rFonts w:ascii="Times New Roman" w:hAnsi="Times New Roman" w:cs="Times New Roman"/>
          <w:color w:val="000000" w:themeColor="text1"/>
        </w:rPr>
        <w:t xml:space="preserve"> </w:t>
      </w:r>
      <w:r w:rsidR="00972EE3" w:rsidRPr="00FB48E7">
        <w:rPr>
          <w:rFonts w:ascii="Times New Roman" w:hAnsi="Times New Roman" w:cs="Times New Roman"/>
          <w:color w:val="000000" w:themeColor="text1"/>
        </w:rPr>
        <w:t>Similarly, I found that t</w:t>
      </w:r>
      <w:r w:rsidRPr="00FB48E7">
        <w:rPr>
          <w:rFonts w:ascii="Times New Roman" w:hAnsi="Times New Roman" w:cs="Times New Roman"/>
          <w:color w:val="000000" w:themeColor="text1"/>
        </w:rPr>
        <w:t xml:space="preserve">he number </w:t>
      </w:r>
      <w:r w:rsidRPr="00FB48E7">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5C7900D" w14:textId="789E2971" w:rsidR="0020180B" w:rsidRDefault="0020180B" w:rsidP="0020180B">
      <w:pPr>
        <w:ind w:firstLine="720"/>
        <w:rPr>
          <w:rFonts w:ascii="Times New Roman" w:hAnsi="Times New Roman" w:cs="Times New Roman"/>
        </w:rPr>
      </w:pPr>
    </w:p>
    <w:p w14:paraId="746DE42B" w14:textId="77777777" w:rsidR="003E108D" w:rsidRPr="00FB48E7" w:rsidRDefault="003E108D" w:rsidP="003E108D">
      <w:pPr>
        <w:rPr>
          <w:rFonts w:ascii="Times New Roman" w:hAnsi="Times New Roman" w:cs="Times New Roman"/>
          <w:i/>
        </w:rPr>
      </w:pPr>
      <w:r w:rsidRPr="00FB48E7">
        <w:rPr>
          <w:rFonts w:ascii="Times New Roman" w:hAnsi="Times New Roman" w:cs="Times New Roman"/>
          <w:i/>
        </w:rPr>
        <w:t>Analysis</w:t>
      </w:r>
    </w:p>
    <w:p w14:paraId="36D74AFF" w14:textId="77777777" w:rsidR="003E108D" w:rsidRPr="00FB48E7" w:rsidRDefault="003E108D" w:rsidP="003E108D">
      <w:pPr>
        <w:ind w:firstLine="720"/>
        <w:rPr>
          <w:rFonts w:ascii="Times New Roman" w:hAnsi="Times New Roman" w:cs="Times New Roman"/>
        </w:rPr>
      </w:pPr>
      <w:r w:rsidRPr="00FB48E7">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C64D866" w14:textId="77777777" w:rsidR="003E108D" w:rsidRPr="00FB48E7" w:rsidRDefault="003E108D" w:rsidP="003E108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66A8CA83" w14:textId="77777777" w:rsidR="003E108D" w:rsidRPr="00FB48E7" w:rsidRDefault="003E108D" w:rsidP="003E108D">
      <w:pPr>
        <w:rPr>
          <w:rFonts w:ascii="Times New Roman" w:hAnsi="Times New Roman" w:cs="Times New Roman"/>
        </w:rPr>
      </w:pPr>
    </w:p>
    <w:p w14:paraId="1F941FF4" w14:textId="3EB0916D" w:rsidR="0020180B" w:rsidRPr="00FB48E7" w:rsidRDefault="0020180B" w:rsidP="0020180B">
      <w:pPr>
        <w:rPr>
          <w:rFonts w:ascii="Times New Roman" w:hAnsi="Times New Roman" w:cs="Times New Roman"/>
          <w:i/>
        </w:rPr>
      </w:pPr>
      <w:r w:rsidRPr="00FB48E7">
        <w:rPr>
          <w:rFonts w:ascii="Times New Roman" w:hAnsi="Times New Roman" w:cs="Times New Roman"/>
          <w:i/>
        </w:rPr>
        <w:t>Mathematical Models</w:t>
      </w:r>
      <w:r w:rsidR="007D6B7C" w:rsidRPr="00FB48E7">
        <w:rPr>
          <w:rFonts w:ascii="Times New Roman" w:hAnsi="Times New Roman" w:cs="Times New Roman"/>
          <w:i/>
        </w:rPr>
        <w:t xml:space="preserve"> and Selection of Variables</w:t>
      </w:r>
    </w:p>
    <w:p w14:paraId="54FD5347" w14:textId="77777777" w:rsidR="009C4ABD" w:rsidRPr="00FB48E7" w:rsidRDefault="007D6B7C"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wanted to look at whether number of crisis pregnancy centers is related to the number of abortion providers and whether political or health care factors within the state better help to explain the number of CPCs. As a result, I created a number of different models to look at this interaction. </w:t>
      </w:r>
      <w:r w:rsidR="009C4ABD" w:rsidRPr="00FB48E7">
        <w:rPr>
          <w:rFonts w:ascii="Times New Roman" w:hAnsi="Times New Roman" w:cs="Times New Roman"/>
          <w:color w:val="000000" w:themeColor="text1"/>
        </w:rPr>
        <w:t xml:space="preserve">The variables I carried throughout all of the models are the dependent variable, number of CPCs, and two independent variables: number of abortion providers and state population. I anticipated that states with higher populations would have more of both types of facilities, so I controlled for state population in each model. </w:t>
      </w:r>
    </w:p>
    <w:p w14:paraId="62074B35" w14:textId="17990B86" w:rsidR="0020180B" w:rsidRPr="00FB48E7" w:rsidRDefault="009C4ABD" w:rsidP="009C4ABD">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For the first few models, I looked only at abortion provision, rather than any regulations, with political and demographic variables. For</w:t>
      </w:r>
      <w:r w:rsidR="0020180B" w:rsidRPr="00FB48E7">
        <w:rPr>
          <w:rFonts w:ascii="Times New Roman" w:hAnsi="Times New Roman" w:cs="Times New Roman"/>
          <w:color w:val="000000" w:themeColor="text1"/>
        </w:rPr>
        <w:t xml:space="preserve"> model number 1, I looked only at the relationship between the number of crisis pregnancy centers and abortion providers in a state, controlling for state population</w:t>
      </w:r>
      <w:r w:rsidRPr="00FB48E7">
        <w:rPr>
          <w:rFonts w:ascii="Times New Roman" w:hAnsi="Times New Roman" w:cs="Times New Roman"/>
          <w:color w:val="000000" w:themeColor="text1"/>
        </w:rPr>
        <w:t>. Both of the variables in this model, as well as the model overall, were significant. I expanded on this model for model number 2, where I incorporated the voting behavior in that state to see if this would</w:t>
      </w:r>
      <w:r w:rsidR="0020180B" w:rsidRPr="00FB48E7">
        <w:rPr>
          <w:rFonts w:ascii="Times New Roman" w:hAnsi="Times New Roman" w:cs="Times New Roman"/>
          <w:color w:val="000000" w:themeColor="text1"/>
        </w:rPr>
        <w:t xml:space="preserve"> better predict the number of CPCs in a state. </w:t>
      </w:r>
      <w:r w:rsidRPr="00FB48E7">
        <w:rPr>
          <w:rFonts w:ascii="Times New Roman" w:hAnsi="Times New Roman" w:cs="Times New Roman"/>
          <w:color w:val="000000" w:themeColor="text1"/>
        </w:rPr>
        <w:t xml:space="preserve">State voting in 2016 was not significant in model 2. </w:t>
      </w:r>
      <w:r w:rsidR="0020180B" w:rsidRPr="00FB48E7">
        <w:rPr>
          <w:rFonts w:ascii="Times New Roman" w:hAnsi="Times New Roman" w:cs="Times New Roman"/>
          <w:color w:val="000000" w:themeColor="text1"/>
        </w:rPr>
        <w:t>In model 3, I looked at whether including the percentage of people uninsured in 2015 to model 2 helped better predict the number of CPCs.</w:t>
      </w:r>
      <w:r w:rsidRPr="00FB48E7">
        <w:rPr>
          <w:rFonts w:ascii="Times New Roman" w:hAnsi="Times New Roman" w:cs="Times New Roman"/>
          <w:color w:val="000000" w:themeColor="text1"/>
        </w:rPr>
        <w:t xml:space="preserve"> In model 3, all variables (number of providers, state voting in 2016, rate uninsured in 2015) were significant, as was the model overall.</w:t>
      </w:r>
    </w:p>
    <w:p w14:paraId="4CDD2332" w14:textId="0295E485" w:rsidR="0020180B" w:rsidRPr="00FB48E7" w:rsidRDefault="009C4ABD" w:rsidP="0020180B">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After these few models, I wanted to expand on them to see if incorporating abortion regulation within the state better predicted the number of crisis pregnancy centers. </w:t>
      </w:r>
      <w:r w:rsidR="0020180B" w:rsidRPr="00FB48E7">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5, I looked at the relationship between number of CPCs, number of providers, rate of people uninsured, and the score of total abortion regulations, controlling for </w:t>
      </w:r>
      <w:r w:rsidR="0020180B" w:rsidRPr="00FB48E7">
        <w:rPr>
          <w:rFonts w:ascii="Times New Roman" w:hAnsi="Times New Roman" w:cs="Times New Roman"/>
          <w:color w:val="000000" w:themeColor="text1"/>
        </w:rPr>
        <w:lastRenderedPageBreak/>
        <w:t>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supply side.</w:t>
      </w:r>
      <w:r w:rsidR="0078566F" w:rsidRPr="00FB48E7">
        <w:rPr>
          <w:rStyle w:val="FootnoteReference"/>
          <w:rFonts w:ascii="Times New Roman" w:hAnsi="Times New Roman" w:cs="Times New Roman"/>
          <w:color w:val="000000" w:themeColor="text1"/>
        </w:rPr>
        <w:footnoteReference w:id="39"/>
      </w:r>
      <w:r w:rsidR="0078566F" w:rsidRPr="00FB48E7">
        <w:rPr>
          <w:rFonts w:ascii="Times New Roman" w:hAnsi="Times New Roman" w:cs="Times New Roman"/>
          <w:color w:val="FF0000"/>
        </w:rPr>
        <w:t xml:space="preserve"> </w:t>
      </w:r>
      <w:r w:rsidR="0020180B" w:rsidRPr="00FB48E7">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Pr="00FB48E7" w:rsidRDefault="0020180B" w:rsidP="0020180B">
      <w:pPr>
        <w:rPr>
          <w:rFonts w:ascii="Times New Roman" w:hAnsi="Times New Roman" w:cs="Times New Roman"/>
          <w:color w:val="000000" w:themeColor="text1"/>
        </w:rPr>
      </w:pPr>
      <w:r w:rsidRPr="00FB48E7">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5, but subtracted from the score for states which had a policy supporting the right to abortion. </w:t>
      </w:r>
    </w:p>
    <w:p w14:paraId="14F59526" w14:textId="77777777" w:rsidR="0020180B" w:rsidRPr="00FB48E7" w:rsidRDefault="0020180B" w:rsidP="002907E7">
      <w:pPr>
        <w:rPr>
          <w:rFonts w:ascii="Times New Roman" w:hAnsi="Times New Roman" w:cs="Times New Roman"/>
        </w:rPr>
      </w:pPr>
    </w:p>
    <w:p w14:paraId="5580EA71" w14:textId="77777777" w:rsidR="0020180B" w:rsidRPr="00FB48E7" w:rsidRDefault="0020180B" w:rsidP="0020180B">
      <w:pPr>
        <w:rPr>
          <w:rFonts w:ascii="Times New Roman" w:hAnsi="Times New Roman" w:cs="Times New Roman"/>
          <w:b/>
          <w:i/>
        </w:rPr>
      </w:pPr>
      <w:r w:rsidRPr="00FB48E7">
        <w:rPr>
          <w:rFonts w:ascii="Times New Roman" w:hAnsi="Times New Roman" w:cs="Times New Roman"/>
          <w:b/>
          <w:i/>
        </w:rPr>
        <w:t>Data Management</w:t>
      </w:r>
    </w:p>
    <w:p w14:paraId="14993B34" w14:textId="0D816936" w:rsidR="0020180B" w:rsidRPr="00FB48E7" w:rsidRDefault="0020180B" w:rsidP="0020180B">
      <w:pPr>
        <w:rPr>
          <w:rFonts w:ascii="Times New Roman" w:hAnsi="Times New Roman" w:cs="Times New Roman"/>
        </w:rPr>
      </w:pPr>
      <w:r w:rsidRPr="00FB48E7">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FB48E7">
        <w:rPr>
          <w:rFonts w:ascii="Times New Roman" w:hAnsi="Times New Roman" w:cs="Times New Roman"/>
          <w:color w:val="000000" w:themeColor="text1"/>
        </w:rPr>
        <w:t xml:space="preserve">. For more on data management for this project, see Appendix </w:t>
      </w:r>
      <w:r w:rsidR="00192322" w:rsidRPr="00FB48E7">
        <w:rPr>
          <w:rFonts w:ascii="Times New Roman" w:hAnsi="Times New Roman" w:cs="Times New Roman"/>
          <w:color w:val="000000" w:themeColor="text1"/>
        </w:rPr>
        <w:t>C</w:t>
      </w:r>
      <w:r w:rsidRPr="00FB48E7">
        <w:rPr>
          <w:rFonts w:ascii="Times New Roman" w:hAnsi="Times New Roman" w:cs="Times New Roman"/>
          <w:color w:val="000000" w:themeColor="text1"/>
        </w:rPr>
        <w:t xml:space="preserve"> (“Data Management Plan”). </w:t>
      </w:r>
    </w:p>
    <w:p w14:paraId="4B1F1AE0" w14:textId="719F8E45" w:rsidR="00894997" w:rsidRPr="00FB48E7" w:rsidRDefault="00894997" w:rsidP="004C52E0">
      <w:pPr>
        <w:rPr>
          <w:rFonts w:ascii="Times New Roman" w:hAnsi="Times New Roman" w:cs="Times New Roman"/>
        </w:rPr>
      </w:pPr>
      <w:r w:rsidRPr="00FB48E7">
        <w:rPr>
          <w:rFonts w:ascii="Times New Roman" w:hAnsi="Times New Roman" w:cs="Times New Roman"/>
        </w:rPr>
        <w:tab/>
      </w:r>
    </w:p>
    <w:p w14:paraId="33917645" w14:textId="7F282F9C" w:rsidR="00894997" w:rsidRPr="00FB48E7" w:rsidRDefault="00894997" w:rsidP="004C52E0">
      <w:pPr>
        <w:rPr>
          <w:rFonts w:ascii="Times New Roman" w:hAnsi="Times New Roman" w:cs="Times New Roman"/>
          <w:b/>
          <w:i/>
        </w:rPr>
      </w:pPr>
      <w:r w:rsidRPr="00FB48E7">
        <w:rPr>
          <w:rFonts w:ascii="Times New Roman" w:hAnsi="Times New Roman" w:cs="Times New Roman"/>
          <w:b/>
          <w:i/>
        </w:rPr>
        <w:t>Results</w:t>
      </w:r>
    </w:p>
    <w:p w14:paraId="71F8AF23" w14:textId="6B690EDC" w:rsidR="00915021" w:rsidRDefault="00795C22" w:rsidP="00795C22">
      <w:pPr>
        <w:ind w:firstLine="720"/>
        <w:rPr>
          <w:rFonts w:ascii="Times New Roman" w:hAnsi="Times New Roman" w:cs="Times New Roman"/>
          <w:color w:val="000000" w:themeColor="text1"/>
        </w:rPr>
      </w:pPr>
      <w:r w:rsidRPr="00FB48E7">
        <w:rPr>
          <w:rFonts w:ascii="Times New Roman" w:hAnsi="Times New Roman" w:cs="Times New Roman"/>
          <w:color w:val="000000" w:themeColor="text1"/>
        </w:rPr>
        <w:t xml:space="preserve">I have presented the robustness checks of the mathematical models in the following table. The number of providers and the state population were both significant in all of the models I prepared. The uninsured rate in 2015 was significant in models 3, 5, 6, 7, and 8: significant when paired with the number of providers, population, voting behavior, and composite scores for regulations, but not when I took into account all abortion regulations on an individual bases. The state voting behavior was significant only in models 6 and 3: when taking into account the number of providers, state population, and uninsured rate, and when pairing it with abortion regulations aimed at providers. None of the regulations was significant when taken into account individually, nor as any type of composite score. </w:t>
      </w:r>
    </w:p>
    <w:p w14:paraId="386C012A" w14:textId="77777777" w:rsidR="003E108D" w:rsidRPr="00FB48E7" w:rsidRDefault="003E108D" w:rsidP="00795C22">
      <w:pPr>
        <w:ind w:firstLine="720"/>
        <w:rPr>
          <w:rFonts w:ascii="Times New Roman" w:hAnsi="Times New Roman" w:cs="Times New Roman"/>
          <w:color w:val="000000" w:themeColor="text1"/>
        </w:rPr>
      </w:pPr>
    </w:p>
    <w:p w14:paraId="669251E8" w14:textId="696D875D" w:rsidR="001F2D78" w:rsidRPr="00FB48E7" w:rsidRDefault="00795C22" w:rsidP="00915021">
      <w:pPr>
        <w:rPr>
          <w:rFonts w:ascii="Times New Roman" w:hAnsi="Times New Roman" w:cs="Times New Roman"/>
          <w:color w:val="FF0000"/>
        </w:rPr>
      </w:pPr>
      <w:r w:rsidRPr="00FB48E7">
        <w:rPr>
          <w:rFonts w:ascii="Times New Roman" w:hAnsi="Times New Roman" w:cs="Times New Roman"/>
          <w:color w:val="FF0000"/>
        </w:rPr>
        <w:drawing>
          <wp:inline distT="0" distB="0" distL="0" distR="0" wp14:anchorId="29EEDFCA" wp14:editId="5BE13E30">
            <wp:extent cx="6400800" cy="24326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400800" cy="2432685"/>
                    </a:xfrm>
                    <a:prstGeom prst="rect">
                      <a:avLst/>
                    </a:prstGeom>
                  </pic:spPr>
                </pic:pic>
              </a:graphicData>
            </a:graphic>
          </wp:inline>
        </w:drawing>
      </w:r>
    </w:p>
    <w:p w14:paraId="3A7BBFC2" w14:textId="77777777" w:rsidR="003E108D" w:rsidRDefault="003E108D" w:rsidP="004C52E0">
      <w:pPr>
        <w:rPr>
          <w:rFonts w:ascii="Times New Roman" w:hAnsi="Times New Roman" w:cs="Times New Roman"/>
          <w:i/>
        </w:rPr>
      </w:pPr>
    </w:p>
    <w:p w14:paraId="762B0CB0" w14:textId="1D074200" w:rsidR="00894997" w:rsidRPr="00FB48E7" w:rsidRDefault="00894997" w:rsidP="004C52E0">
      <w:pPr>
        <w:rPr>
          <w:rFonts w:ascii="Times New Roman" w:hAnsi="Times New Roman" w:cs="Times New Roman"/>
          <w:b/>
          <w:i/>
        </w:rPr>
      </w:pPr>
      <w:r w:rsidRPr="00FB48E7">
        <w:rPr>
          <w:rFonts w:ascii="Times New Roman" w:hAnsi="Times New Roman" w:cs="Times New Roman"/>
          <w:b/>
          <w:i/>
        </w:rPr>
        <w:lastRenderedPageBreak/>
        <w:t>Limitations</w:t>
      </w:r>
    </w:p>
    <w:p w14:paraId="6CA613B7" w14:textId="5A2E995D" w:rsidR="00F82201" w:rsidRPr="00FB48E7" w:rsidRDefault="00F82201" w:rsidP="004C52E0">
      <w:pPr>
        <w:rPr>
          <w:rFonts w:ascii="Times New Roman" w:hAnsi="Times New Roman" w:cs="Times New Roman"/>
        </w:rPr>
      </w:pPr>
      <w:r w:rsidRPr="00FB48E7">
        <w:rPr>
          <w:rFonts w:ascii="Times New Roman" w:hAnsi="Times New Roman" w:cs="Times New Roman"/>
          <w:i/>
        </w:rPr>
        <w:tab/>
      </w:r>
      <w:r w:rsidRPr="00FB48E7">
        <w:rPr>
          <w:rFonts w:ascii="Times New Roman" w:hAnsi="Times New Roman" w:cs="Times New Roman"/>
        </w:rPr>
        <w:t xml:space="preserve">One </w:t>
      </w:r>
      <w:r w:rsidR="00743694" w:rsidRPr="00FB48E7">
        <w:rPr>
          <w:rFonts w:ascii="Times New Roman" w:hAnsi="Times New Roman" w:cs="Times New Roman"/>
        </w:rPr>
        <w:t>issue</w:t>
      </w:r>
      <w:r w:rsidRPr="00FB48E7">
        <w:rPr>
          <w:rFonts w:ascii="Times New Roman" w:hAnsi="Times New Roman" w:cs="Times New Roman"/>
        </w:rPr>
        <w:t xml:space="preserve"> with this model is in the</w:t>
      </w:r>
      <w:r w:rsidR="00743694" w:rsidRPr="00FB48E7">
        <w:rPr>
          <w:rFonts w:ascii="Times New Roman" w:hAnsi="Times New Roman" w:cs="Times New Roman"/>
        </w:rPr>
        <w:t xml:space="preserve"> difficulty in validating the</w:t>
      </w:r>
      <w:r w:rsidRPr="00FB48E7">
        <w:rPr>
          <w:rFonts w:ascii="Times New Roman" w:hAnsi="Times New Roman" w:cs="Times New Roman"/>
        </w:rPr>
        <w:t xml:space="preserve"> number of crisis pregnancy centers by state. The data from Reproaction includes data for</w:t>
      </w:r>
      <w:r w:rsidR="00C32A39" w:rsidRPr="00FB48E7">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sidRPr="00FB48E7">
        <w:rPr>
          <w:rStyle w:val="FootnoteReference"/>
          <w:rFonts w:ascii="Times New Roman" w:hAnsi="Times New Roman" w:cs="Times New Roman"/>
        </w:rPr>
        <w:footnoteReference w:id="40"/>
      </w:r>
      <w:r w:rsidR="0078566F" w:rsidRPr="00FB48E7">
        <w:rPr>
          <w:rFonts w:ascii="Times New Roman" w:hAnsi="Times New Roman" w:cs="Times New Roman"/>
        </w:rPr>
        <w:t xml:space="preserve"> </w:t>
      </w:r>
      <w:r w:rsidR="00C32A39" w:rsidRPr="00FB48E7">
        <w:rPr>
          <w:rFonts w:ascii="Times New Roman" w:hAnsi="Times New Roman" w:cs="Times New Roman"/>
        </w:rPr>
        <w:t>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Pr="00FB48E7" w:rsidRDefault="00743694" w:rsidP="004C52E0">
      <w:pPr>
        <w:rPr>
          <w:rFonts w:ascii="Times New Roman" w:hAnsi="Times New Roman" w:cs="Times New Roman"/>
        </w:rPr>
      </w:pPr>
      <w:r w:rsidRPr="00FB48E7">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B48E7" w:rsidRDefault="00A2441F" w:rsidP="004C52E0">
      <w:pPr>
        <w:rPr>
          <w:rFonts w:ascii="Times New Roman" w:hAnsi="Times New Roman" w:cs="Times New Roman"/>
        </w:rPr>
      </w:pPr>
      <w:r w:rsidRPr="00FB48E7">
        <w:rPr>
          <w:rFonts w:ascii="Times New Roman" w:hAnsi="Times New Roman" w:cs="Times New Roman"/>
        </w:rPr>
        <w:tab/>
      </w:r>
      <w:r w:rsidR="00743694" w:rsidRPr="00FB48E7">
        <w:rPr>
          <w:rFonts w:ascii="Times New Roman" w:hAnsi="Times New Roman" w:cs="Times New Roman"/>
        </w:rPr>
        <w:t>Similarly, another</w:t>
      </w:r>
      <w:r w:rsidRPr="00FB48E7">
        <w:rPr>
          <w:rFonts w:ascii="Times New Roman" w:hAnsi="Times New Roman" w:cs="Times New Roman"/>
        </w:rPr>
        <w:t xml:space="preserve"> issue with this model is that it treats all aspects of the model as static. </w:t>
      </w:r>
      <w:r w:rsidR="00743694" w:rsidRPr="00FB48E7">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48395221" w14:textId="5A10912E" w:rsidR="00FB48E7" w:rsidRPr="00FB48E7" w:rsidRDefault="00FB48E7" w:rsidP="004C52E0">
      <w:pPr>
        <w:rPr>
          <w:rFonts w:ascii="Times New Roman" w:hAnsi="Times New Roman" w:cs="Times New Roman"/>
        </w:rPr>
      </w:pPr>
    </w:p>
    <w:p w14:paraId="489E7FB5" w14:textId="6D7BF5D2" w:rsidR="00FB48E7" w:rsidRPr="00FB48E7" w:rsidRDefault="00FB48E7" w:rsidP="004C52E0">
      <w:pPr>
        <w:rPr>
          <w:rFonts w:ascii="Times New Roman" w:hAnsi="Times New Roman" w:cs="Times New Roman"/>
          <w:b/>
          <w:i/>
        </w:rPr>
      </w:pPr>
      <w:r>
        <w:rPr>
          <w:rFonts w:ascii="Times New Roman" w:hAnsi="Times New Roman" w:cs="Times New Roman"/>
          <w:b/>
          <w:i/>
        </w:rPr>
        <w:t xml:space="preserve">Conclusion and </w:t>
      </w:r>
      <w:r w:rsidRPr="00FB48E7">
        <w:rPr>
          <w:rFonts w:ascii="Times New Roman" w:hAnsi="Times New Roman" w:cs="Times New Roman"/>
          <w:b/>
          <w:i/>
        </w:rPr>
        <w:t>Areas for Further Research</w:t>
      </w:r>
    </w:p>
    <w:p w14:paraId="4C4194B0" w14:textId="0AF1F4B7" w:rsidR="007E5DE0" w:rsidRPr="00FB48E7" w:rsidRDefault="00FB7B46" w:rsidP="007E5DE0">
      <w:pPr>
        <w:ind w:firstLine="720"/>
        <w:rPr>
          <w:rFonts w:ascii="Times New Roman" w:hAnsi="Times New Roman" w:cs="Times New Roman"/>
        </w:rPr>
      </w:pPr>
      <w:r w:rsidRPr="00FB48E7">
        <w:rPr>
          <w:rFonts w:ascii="Times New Roman" w:hAnsi="Times New Roman" w:cs="Times New Roman"/>
        </w:rPr>
        <w:t xml:space="preserve">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7E5DE0" w:rsidRPr="00FB48E7">
        <w:rPr>
          <w:rFonts w:ascii="Times New Roman" w:hAnsi="Times New Roman" w:cs="Times New Roman"/>
        </w:rPr>
        <w:t>Further research could look at the number of crisis pregnancy centers on these measures; however, as these data are highly sensitive, it is outside the scope of this paper.</w:t>
      </w:r>
    </w:p>
    <w:p w14:paraId="6E8FD33E" w14:textId="0A85DB7A" w:rsidR="00FB7B46" w:rsidRPr="00FB48E7" w:rsidRDefault="007E5DE0" w:rsidP="007E5DE0">
      <w:pPr>
        <w:ind w:firstLine="720"/>
        <w:rPr>
          <w:rFonts w:ascii="Times New Roman" w:hAnsi="Times New Roman" w:cs="Times New Roman"/>
        </w:rPr>
      </w:pPr>
      <w:r w:rsidRPr="00FB48E7">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3F73F1C9" w:rsidR="00C32A39" w:rsidRPr="00FB48E7" w:rsidRDefault="00FB7B46" w:rsidP="00C32A39">
      <w:pPr>
        <w:rPr>
          <w:rFonts w:ascii="Times New Roman" w:hAnsi="Times New Roman" w:cs="Times New Roman"/>
        </w:rPr>
      </w:pPr>
      <w:r w:rsidRPr="00FB48E7">
        <w:rPr>
          <w:rFonts w:ascii="Times New Roman" w:hAnsi="Times New Roman" w:cs="Times New Roman"/>
        </w:rPr>
        <w:tab/>
        <w:t>Furthermore, the measures in this research are very geographically specific; there</w:t>
      </w:r>
      <w:r w:rsidR="00013783" w:rsidRPr="00FB48E7">
        <w:rPr>
          <w:rFonts w:ascii="Times New Roman" w:hAnsi="Times New Roman" w:cs="Times New Roman"/>
        </w:rPr>
        <w:t>f</w:t>
      </w:r>
      <w:r w:rsidRPr="00FB48E7">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7F7756CF" w14:textId="13286804" w:rsidR="00FB48E7" w:rsidRPr="00FB48E7" w:rsidRDefault="00FB48E7" w:rsidP="00FB48E7">
      <w:pPr>
        <w:rPr>
          <w:rFonts w:ascii="Times New Roman" w:hAnsi="Times New Roman" w:cs="Times New Roman"/>
        </w:rPr>
      </w:pPr>
      <w:r w:rsidRPr="00FB48E7">
        <w:rPr>
          <w:rFonts w:ascii="Times New Roman" w:hAnsi="Times New Roman" w:cs="Times New Roman"/>
        </w:rPr>
        <w:tab/>
        <w:t xml:space="preserve">Overall, the number of abortion providers was a significant predictor of the number of crisis pregnancy centers, controlling for population and other health and demographic variables. Abortion providers are heavily regulated: although these regulations do not appear to predict the number of crisis pregnancy centers operating in a state, they do add to an atmosphere of confusion which may limit access to health services. </w:t>
      </w:r>
      <w:r w:rsidRPr="00FB48E7">
        <w:rPr>
          <w:rFonts w:ascii="Times New Roman" w:hAnsi="Times New Roman" w:cs="Times New Roman"/>
        </w:rPr>
        <w:t xml:space="preserve">It is important for states to regulate health care provision in ways which are backed by facts and evidence. States should consider looking into misinformation in crisis pregnancy centers and, if they find that facilities within the state are providing information which is known to be false, implementing regulations on those facilities. </w:t>
      </w:r>
    </w:p>
    <w:p w14:paraId="02784C8A" w14:textId="196B5AD8" w:rsidR="001B0D2C" w:rsidRPr="00FB48E7" w:rsidRDefault="001B0D2C">
      <w:pPr>
        <w:rPr>
          <w:rFonts w:ascii="Times New Roman" w:hAnsi="Times New Roman" w:cs="Times New Roman"/>
        </w:rPr>
      </w:pPr>
      <w:r w:rsidRPr="00FB48E7">
        <w:rPr>
          <w:rFonts w:ascii="Times New Roman" w:hAnsi="Times New Roman" w:cs="Times New Roman"/>
        </w:rPr>
        <w:br w:type="page"/>
      </w:r>
    </w:p>
    <w:p w14:paraId="056DB670" w14:textId="5B3B9FB9" w:rsidR="00F06BB8" w:rsidRPr="00FB48E7" w:rsidRDefault="001B0D2C">
      <w:pPr>
        <w:rPr>
          <w:rFonts w:ascii="Times New Roman" w:hAnsi="Times New Roman" w:cs="Times New Roman"/>
          <w:b/>
          <w:i/>
        </w:rPr>
      </w:pPr>
      <w:r w:rsidRPr="00FB48E7">
        <w:rPr>
          <w:rFonts w:ascii="Times New Roman" w:hAnsi="Times New Roman" w:cs="Times New Roman"/>
          <w:b/>
          <w:i/>
        </w:rPr>
        <w:lastRenderedPageBreak/>
        <w:t>References</w:t>
      </w:r>
    </w:p>
    <w:p w14:paraId="22E7968B" w14:textId="77777777" w:rsidR="001B0D2C" w:rsidRPr="00FB48E7" w:rsidRDefault="001B0D2C" w:rsidP="001F378C">
      <w:pPr>
        <w:pStyle w:val="Bibliography"/>
        <w:rPr>
          <w:rFonts w:ascii="Times New Roman" w:hAnsi="Times New Roman" w:cs="Times New Roman"/>
        </w:rPr>
      </w:pPr>
    </w:p>
    <w:p w14:paraId="4E9953C4" w14:textId="77777777" w:rsidR="00FB48E7" w:rsidRPr="00FB48E7" w:rsidRDefault="00B67ACE" w:rsidP="00FB48E7">
      <w:pPr>
        <w:pStyle w:val="Bibliography"/>
        <w:rPr>
          <w:rFonts w:ascii="Times New Roman" w:hAnsi="Times New Roman" w:cs="Times New Roman"/>
        </w:rPr>
      </w:pPr>
      <w:r w:rsidRPr="00FB48E7">
        <w:t xml:space="preserve"> </w:t>
      </w:r>
      <w:r w:rsidR="00A3635F" w:rsidRPr="00FB48E7">
        <w:fldChar w:fldCharType="begin"/>
      </w:r>
      <w:r w:rsidR="00A3635F" w:rsidRPr="00FB48E7">
        <w:instrText xml:space="preserve"> ADDIN ZOTERO_BIBL {"uncited":[],"omitted":[],"custom":[]} CSL_BIBLIOGRAPHY </w:instrText>
      </w:r>
      <w:r w:rsidR="00A3635F" w:rsidRPr="00FB48E7">
        <w:fldChar w:fldCharType="separate"/>
      </w:r>
      <w:r w:rsidR="00FB48E7" w:rsidRPr="00FB48E7">
        <w:rPr>
          <w:rFonts w:ascii="Times New Roman" w:hAnsi="Times New Roman" w:cs="Times New Roman"/>
        </w:rPr>
        <w:t>“Abortion Policy in the Absence of Roe.” Guttmacher Institute, March 14, 2016. https://www.guttmacher.org/state-policy/explore/abortion-policy-absence-roe.</w:t>
      </w:r>
    </w:p>
    <w:p w14:paraId="6B2F5C12"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About Reproaction.” Reproaction. Accessed April 18, 2019. https://reproaction.org/about/.</w:t>
      </w:r>
    </w:p>
    <w:p w14:paraId="12EBFE86"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Alliance Defending Freedom. “Austin LifeCare v. City of Austin.” Default. Accessed April 17, 2019. http://adflegal.org/detailspages/case-details.</w:t>
      </w:r>
    </w:p>
    <w:p w14:paraId="02902862"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Pregnancy Care Center of New York v. City of New York.” Default. Accessed April 17, 2019. http://adflegal.org/detailspages/case-details.</w:t>
      </w:r>
    </w:p>
    <w:p w14:paraId="6F69F8F0"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Antonisse, Larisa, Rachel Garfield, Samantha Artiga Published: Mar 28, and 2018. “The Effects of Medicaid Expansion under the ACA: Updated Findings from a Literature Review.”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March 28, 2018. https://www.kff.org/medicaid/issue-brief/the-effects-of-medicaid-expansion-under-the-aca-updated-findings-from-a-literature-review-march-2018/.</w:t>
      </w:r>
    </w:p>
    <w:p w14:paraId="4F7FF804"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Biggs, M Antonia, Brenly Rowland, Charles E McCulloch, and Diana G Foster. “Does Abortion Increase Women’s Risk for Post-Traumatic Stress? Findings from a Prospective Longitudinal Cohort Study.” </w:t>
      </w:r>
      <w:r w:rsidRPr="00FB48E7">
        <w:rPr>
          <w:rFonts w:ascii="Times New Roman" w:hAnsi="Times New Roman" w:cs="Times New Roman"/>
          <w:i/>
          <w:iCs/>
        </w:rPr>
        <w:t>BMJ Open</w:t>
      </w:r>
      <w:r w:rsidRPr="00FB48E7">
        <w:rPr>
          <w:rFonts w:ascii="Times New Roman" w:hAnsi="Times New Roman" w:cs="Times New Roman"/>
        </w:rPr>
        <w:t xml:space="preserve"> 6, no. 2 (February 1, 2016). https://doi.org/10.1136/bmjopen-2015-009698.</w:t>
      </w:r>
    </w:p>
    <w:p w14:paraId="7B5A8059"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Bill Text - AB-775 Reproductive FACT Act.” Accessed April 17, 2019. https://leginfo.legislature.ca.gov/faces/billNavClient.xhtml?bill_id=201520160AB775.</w:t>
      </w:r>
    </w:p>
    <w:p w14:paraId="59FAE0CC"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Blank, R. M., C. C. George, and R. A. London. “State Abortion Rates. The Impact of Policies, Providers, Politics, Demographics, and Economic Environment.” </w:t>
      </w:r>
      <w:r w:rsidRPr="00FB48E7">
        <w:rPr>
          <w:rFonts w:ascii="Times New Roman" w:hAnsi="Times New Roman" w:cs="Times New Roman"/>
          <w:i/>
          <w:iCs/>
        </w:rPr>
        <w:t>Journal of Health Economics</w:t>
      </w:r>
      <w:r w:rsidRPr="00FB48E7">
        <w:rPr>
          <w:rFonts w:ascii="Times New Roman" w:hAnsi="Times New Roman" w:cs="Times New Roman"/>
        </w:rPr>
        <w:t xml:space="preserve"> 15, no. 5 (October 1996): 513–53.</w:t>
      </w:r>
    </w:p>
    <w:p w14:paraId="088EE5BA"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Bryant, Amy G., and Jonas J. Swartz. “Why Crisis Pregnancy Centers Are Legal but Unethical.” </w:t>
      </w:r>
      <w:r w:rsidRPr="00FB48E7">
        <w:rPr>
          <w:rFonts w:ascii="Times New Roman" w:hAnsi="Times New Roman" w:cs="Times New Roman"/>
          <w:i/>
          <w:iCs/>
        </w:rPr>
        <w:t>AMA Journal of Ethics</w:t>
      </w:r>
      <w:r w:rsidRPr="00FB48E7">
        <w:rPr>
          <w:rFonts w:ascii="Times New Roman" w:hAnsi="Times New Roman" w:cs="Times New Roman"/>
        </w:rPr>
        <w:t xml:space="preserve"> 20, no. 1 (March 1, 2018): 269–77. https://doi.org/10.1001/journalofethics.2018.20.3.pfor1-1803.</w:t>
      </w:r>
    </w:p>
    <w:p w14:paraId="6D0FCE75"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Bryant-Comstock, Katelyn, Amy G. Bryant, Subasri Narasimhan, and Erika E. Levi. “Information about Sexual Health on Crisis Pregnancy Center Web Sites: Accurate for Adolescents?” </w:t>
      </w:r>
      <w:r w:rsidRPr="00FB48E7">
        <w:rPr>
          <w:rFonts w:ascii="Times New Roman" w:hAnsi="Times New Roman" w:cs="Times New Roman"/>
          <w:i/>
          <w:iCs/>
        </w:rPr>
        <w:t>Journal of Pediatric and Adolescent Gynecology</w:t>
      </w:r>
      <w:r w:rsidRPr="00FB48E7">
        <w:rPr>
          <w:rFonts w:ascii="Times New Roman" w:hAnsi="Times New Roman" w:cs="Times New Roman"/>
        </w:rPr>
        <w:t xml:space="preserve"> 29, no. 1 (February 2016): 22–25. https://doi.org/10.1016/j.jpag.2015.05.008.</w:t>
      </w:r>
    </w:p>
    <w:p w14:paraId="1270600F"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Cartwright, Alice F., Mihiri Karunaratne, Jill Barr-Walker, Nicole E. Johns, and Ushma D. Upadhyay. “Identifying National Availability of Abortion Care and Distance From Major US Cities: Systematic Online Search.” </w:t>
      </w:r>
      <w:r w:rsidRPr="00FB48E7">
        <w:rPr>
          <w:rFonts w:ascii="Times New Roman" w:hAnsi="Times New Roman" w:cs="Times New Roman"/>
          <w:i/>
          <w:iCs/>
        </w:rPr>
        <w:t>Journal of Medical Internet Research</w:t>
      </w:r>
      <w:r w:rsidRPr="00FB48E7">
        <w:rPr>
          <w:rFonts w:ascii="Times New Roman" w:hAnsi="Times New Roman" w:cs="Times New Roman"/>
        </w:rPr>
        <w:t xml:space="preserve"> 20, no. 5 (2018): e186. https://doi.org/10.2196/jmir.9717.</w:t>
      </w:r>
    </w:p>
    <w:p w14:paraId="7C21D52B"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Centers for Disease Control and Prevention. “CDCs Abortion Surveillance System FAQs,” January 16, 2019. https://www.cdc.gov/reproductivehealth/data_stats/abortion.htm.</w:t>
      </w:r>
    </w:p>
    <w:p w14:paraId="38FBDBE4"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B48E7">
        <w:rPr>
          <w:rFonts w:ascii="Times New Roman" w:hAnsi="Times New Roman" w:cs="Times New Roman"/>
          <w:i/>
          <w:iCs/>
        </w:rPr>
        <w:t>The Lancet</w:t>
      </w:r>
      <w:r w:rsidRPr="00FB48E7">
        <w:rPr>
          <w:rFonts w:ascii="Times New Roman" w:hAnsi="Times New Roman" w:cs="Times New Roman"/>
        </w:rPr>
        <w:t xml:space="preserve"> 363, no. 9414 (March 27, 2004): 1007–16. https://doi.org/10.1016/S0140-6736(04)15835-2.</w:t>
      </w:r>
    </w:p>
    <w:p w14:paraId="312F8AAD"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Counseling and Waiting Periods for Abortion.” Guttmacher Institute, March 14, 2016. https://www.guttmacher.org/state-policy/explore/counseling-and-waiting-periods-abortion.</w:t>
      </w:r>
    </w:p>
    <w:p w14:paraId="07E7E851"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Duncan, Ian. “Federal Appeals Court Rules against Baltimore Law Requiring Disclosures at Pregnancy Clinics That Don’t Provide Abortions.” </w:t>
      </w:r>
      <w:r w:rsidRPr="00FB48E7">
        <w:rPr>
          <w:rFonts w:ascii="Times New Roman" w:hAnsi="Times New Roman" w:cs="Times New Roman"/>
          <w:i/>
          <w:iCs/>
        </w:rPr>
        <w:t>Baltimore Sun</w:t>
      </w:r>
      <w:r w:rsidRPr="00FB48E7">
        <w:rPr>
          <w:rFonts w:ascii="Times New Roman" w:hAnsi="Times New Roman" w:cs="Times New Roman"/>
        </w:rPr>
        <w:t>, January 5, 2018. https://www.baltimoresun.com/health/bs-md-ci-pregnancy-clinic-ruling-20180105-story.html.</w:t>
      </w:r>
    </w:p>
    <w:p w14:paraId="66C81A41"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lastRenderedPageBreak/>
        <w:t xml:space="preserve">Holtzman, Beth. “Have Crisis Pregnancy Centers Finally Met Their Match: California’s Reproductive FACT Act.” </w:t>
      </w:r>
      <w:r w:rsidRPr="00FB48E7">
        <w:rPr>
          <w:rFonts w:ascii="Times New Roman" w:hAnsi="Times New Roman" w:cs="Times New Roman"/>
          <w:i/>
          <w:iCs/>
        </w:rPr>
        <w:t>Northwestern Journal of Law &amp; Social Policy</w:t>
      </w:r>
      <w:r w:rsidRPr="00FB48E7">
        <w:rPr>
          <w:rFonts w:ascii="Times New Roman" w:hAnsi="Times New Roman" w:cs="Times New Roman"/>
        </w:rPr>
        <w:t xml:space="preserve"> 12, no. 3 (2017).</w:t>
      </w:r>
    </w:p>
    <w:p w14:paraId="25A41D9C"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2410B607"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Jones, Rachel K., and Jenna Jerman. “Abortion Incidence and Service Availability In the United States, 2014: Abortion Incidence and Service Availability In the United States, 2014.” </w:t>
      </w:r>
      <w:r w:rsidRPr="00FB48E7">
        <w:rPr>
          <w:rFonts w:ascii="Times New Roman" w:hAnsi="Times New Roman" w:cs="Times New Roman"/>
          <w:i/>
          <w:iCs/>
        </w:rPr>
        <w:t>Perspectives on Sexual and Reproductive Health</w:t>
      </w:r>
      <w:r w:rsidRPr="00FB48E7">
        <w:rPr>
          <w:rFonts w:ascii="Times New Roman" w:hAnsi="Times New Roman" w:cs="Times New Roman"/>
        </w:rPr>
        <w:t xml:space="preserve"> 49, no. 1 (March 2017): 17–27. https://doi.org/10.1363/psrh.12015.</w:t>
      </w:r>
    </w:p>
    <w:p w14:paraId="3023E18B"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Joyce, Theodore. “The Supply-Side Economics of Abortion.” </w:t>
      </w:r>
      <w:r w:rsidRPr="00FB48E7">
        <w:rPr>
          <w:rFonts w:ascii="Times New Roman" w:hAnsi="Times New Roman" w:cs="Times New Roman"/>
          <w:i/>
          <w:iCs/>
        </w:rPr>
        <w:t>New England Journal of Medicine</w:t>
      </w:r>
      <w:r w:rsidRPr="00FB48E7">
        <w:rPr>
          <w:rFonts w:ascii="Times New Roman" w:hAnsi="Times New Roman" w:cs="Times New Roman"/>
        </w:rPr>
        <w:t xml:space="preserve"> 365, no. 16 (October 20, 2011): 1466–69. https://doi.org/10.1056/NEJMp1109889.</w:t>
      </w:r>
    </w:p>
    <w:p w14:paraId="6B905168"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Kimport, Katrina, J. Parker Dockray, and Shelly Dodson. “What Women Seek from a Pregnancy Resource Center.” </w:t>
      </w:r>
      <w:r w:rsidRPr="00FB48E7">
        <w:rPr>
          <w:rFonts w:ascii="Times New Roman" w:hAnsi="Times New Roman" w:cs="Times New Roman"/>
          <w:i/>
          <w:iCs/>
        </w:rPr>
        <w:t>Contraception</w:t>
      </w:r>
      <w:r w:rsidRPr="00FB48E7">
        <w:rPr>
          <w:rFonts w:ascii="Times New Roman" w:hAnsi="Times New Roman" w:cs="Times New Roman"/>
        </w:rPr>
        <w:t xml:space="preserve"> 94, no. 2 (2016): 168–72. https://doi.org/10.1016/j.contraception.2016.04.003.</w:t>
      </w:r>
    </w:p>
    <w:p w14:paraId="1A9000AA"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Medicaid - HealthCare.Gov Glossary.” HealthCare.gov. Accessed December 5, 2018. https://www.healthcare.gov/glossary/medicaid/.</w:t>
      </w:r>
    </w:p>
    <w:p w14:paraId="2176333B"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NARAL Pro-Choice America. “The Truth about Crisis Pregnancy Centers,” January 1, 2017. https://www.prochoiceamerica.org/wp-content/uploads/2016/12/6.-The-Truth-About-Crisis-Pregnancy-Centers.pdf.</w:t>
      </w:r>
    </w:p>
    <w:p w14:paraId="4E981E1F"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Nash, Elizabeth, Rachel Benson Gold, Lizamarie Mohammed, Zohra Ansari-Thomas, and Olivia Cappello. “Policy Trends in the States, 2017.” New York: Guttmacher Institute, January 2, 2018. https://www.guttmacher.org/article/2018/01/policy-trends-states-2017.</w:t>
      </w:r>
    </w:p>
    <w:p w14:paraId="3CC8743D"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Parental Involvement in Minors’ Abortions.” Guttmacher Institute, March 14, 2016. https://www.guttmacher.org/state-policy/explore/parental-involvement-minors-abortions.</w:t>
      </w:r>
    </w:p>
    <w:p w14:paraId="71200DFE"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Raymond, Elizabeth G., and David A. Grimes. “The Comparative Safety of Legal Induced Abortion and Childbirth in the United States.” </w:t>
      </w:r>
      <w:r w:rsidRPr="00FB48E7">
        <w:rPr>
          <w:rFonts w:ascii="Times New Roman" w:hAnsi="Times New Roman" w:cs="Times New Roman"/>
          <w:i/>
          <w:iCs/>
        </w:rPr>
        <w:t>Obstetrics &amp; Gynecology</w:t>
      </w:r>
      <w:r w:rsidRPr="00FB48E7">
        <w:rPr>
          <w:rFonts w:ascii="Times New Roman" w:hAnsi="Times New Roman" w:cs="Times New Roman"/>
        </w:rPr>
        <w:t xml:space="preserve"> 119, no. 2 (February 2012): 215. https://doi.org/10.1097/AOG.0b013e31823fe923.</w:t>
      </w:r>
    </w:p>
    <w:p w14:paraId="75C5AE33"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Reproaction Education Fund. “The Fake Clinic Database.” Reproaction, August 17, 2018. https://reproaction.org/fakeclinicdatabase/.</w:t>
      </w:r>
    </w:p>
    <w:p w14:paraId="3BB8CE24"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Requirements for Ultrasound.” Guttmacher Institute, March 14, 2016. https://www.guttmacher.org/state-policy/explore/requirements-ultrasound.</w:t>
      </w:r>
    </w:p>
    <w:p w14:paraId="3BC91F68"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Rewire.News. “Crisis Pregnancy Centers.” Rewire.News. Accessed April 17, 2019. https://rewire.news/legislative-tracker/law-topic/crisis-pregnancy-centers/.</w:t>
      </w:r>
    </w:p>
    <w:p w14:paraId="2DC6BAF0"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Robeznieks, Andis. “How Medicaid Expansion Has Improved Care Access, Outcomes.” American Medical Association, September 27, 2018. https://www.ama-assn.org/delivering-care/patient-support-advocacy/how-medicaid-expansion-has-improved-care-access-outcomes.</w:t>
      </w:r>
    </w:p>
    <w:p w14:paraId="3BFE6114"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Rosenzweig, Caroline, and 2017. “The Hyde Amendment and Coverage for Abortion Services.”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October 16, 2017. https://www.kff.org/womens-health-policy/perspective/the-hyde-amendment-and-coverage-for-abortion-services/.</w:t>
      </w:r>
    </w:p>
    <w:p w14:paraId="28DF1894"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Status of State Action on the Medicaid Expansion Decision.”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April 9, 2019. https://www.kff.org/health-reform/state-indicator/state-activity-around-expanding-medicaid-under-the-affordable-care-act/.</w:t>
      </w:r>
    </w:p>
    <w:p w14:paraId="11BEB737"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The Fiscal Case for Medicaid Expansion | Commonwealth Fund.” Accessed May 8, 2019. https://doi.org/10.26099/w12z-v017.</w:t>
      </w:r>
    </w:p>
    <w:p w14:paraId="5C877D77"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lastRenderedPageBreak/>
        <w:t xml:space="preserve">Tsevat, D., J. Miracle, and M. Gallo. “Evaluation of Services at Crisis Pregnancy Centers in Ohio.” </w:t>
      </w:r>
      <w:r w:rsidRPr="00FB48E7">
        <w:rPr>
          <w:rFonts w:ascii="Times New Roman" w:hAnsi="Times New Roman" w:cs="Times New Roman"/>
          <w:i/>
          <w:iCs/>
        </w:rPr>
        <w:t>Contraception</w:t>
      </w:r>
      <w:r w:rsidRPr="00FB48E7">
        <w:rPr>
          <w:rFonts w:ascii="Times New Roman" w:hAnsi="Times New Roman" w:cs="Times New Roman"/>
        </w:rPr>
        <w:t xml:space="preserve"> 94, no. 4 (October 1, 2016): 391–92. https://doi.org/10.1016/j.contraception.2016.07.037.</w:t>
      </w:r>
    </w:p>
    <w:p w14:paraId="54E518D1"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U.S. Department of Health and Human Services. “Health Insurance Coverage.” Kaggle. Accessed May 10, 2019. https://kaggle.com/hhs/health-insurance.</w:t>
      </w:r>
    </w:p>
    <w:p w14:paraId="73F5FAEA"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Wetterhahn, Madeline, and Marcia Boumil. “US Supreme Court Strikes Down California FACT Act | Health Affairs.” Health Affairs, June 29, 2018. https://www.healthaffairs.org/do/10.1377/hblog20180628.429780/full/.</w:t>
      </w:r>
    </w:p>
    <w:p w14:paraId="3EA7DFEA" w14:textId="77777777" w:rsidR="00FB48E7" w:rsidRPr="00FB48E7" w:rsidRDefault="00FB48E7" w:rsidP="00FB48E7">
      <w:pPr>
        <w:pStyle w:val="Bibliography"/>
        <w:rPr>
          <w:rFonts w:ascii="Times New Roman" w:hAnsi="Times New Roman" w:cs="Times New Roman"/>
        </w:rPr>
      </w:pPr>
      <w:r w:rsidRPr="00FB48E7">
        <w:rPr>
          <w:rFonts w:ascii="Times New Roman" w:hAnsi="Times New Roman" w:cs="Times New Roman"/>
        </w:rPr>
        <w:t xml:space="preserve">Yuengert, Andrew, and Joel Fetzer. “Location Decisions of Abortion Clinics and Crisis Pregnancy Centers in California.” </w:t>
      </w:r>
      <w:r w:rsidRPr="00FB48E7">
        <w:rPr>
          <w:rFonts w:ascii="Times New Roman" w:hAnsi="Times New Roman" w:cs="Times New Roman"/>
          <w:i/>
          <w:iCs/>
        </w:rPr>
        <w:t>Catholic Social Science Review</w:t>
      </w:r>
      <w:r w:rsidRPr="00FB48E7">
        <w:rPr>
          <w:rFonts w:ascii="Times New Roman" w:hAnsi="Times New Roman" w:cs="Times New Roman"/>
        </w:rPr>
        <w:t xml:space="preserve"> 15 (July 1, 2010): 211–35. https://doi.org/10.5840/cssr20101513.</w:t>
      </w:r>
    </w:p>
    <w:p w14:paraId="0FE3539A" w14:textId="22368260" w:rsidR="0078566F" w:rsidRPr="00FB48E7" w:rsidRDefault="00A3635F" w:rsidP="0078566F">
      <w:pPr>
        <w:widowControl w:val="0"/>
        <w:autoSpaceDE w:val="0"/>
        <w:autoSpaceDN w:val="0"/>
        <w:adjustRightInd w:val="0"/>
        <w:rPr>
          <w:rFonts w:ascii="Times New Roman" w:hAnsi="Times New Roman" w:cs="Times New Roman"/>
        </w:rPr>
      </w:pPr>
      <w:r w:rsidRPr="00FB48E7">
        <w:rPr>
          <w:rFonts w:ascii="Times New Roman" w:hAnsi="Times New Roman" w:cs="Times New Roman"/>
        </w:rPr>
        <w:fldChar w:fldCharType="end"/>
      </w:r>
    </w:p>
    <w:p w14:paraId="162A1BEF" w14:textId="58358FE7" w:rsidR="0078566F" w:rsidRPr="00FB48E7" w:rsidRDefault="0078566F" w:rsidP="004C52E0">
      <w:pPr>
        <w:rPr>
          <w:rFonts w:ascii="Times New Roman" w:hAnsi="Times New Roman" w:cs="Times New Roman"/>
        </w:rPr>
      </w:pPr>
    </w:p>
    <w:p w14:paraId="4BFAB121" w14:textId="77777777" w:rsidR="0078566F" w:rsidRPr="00FB48E7" w:rsidRDefault="0078566F">
      <w:pPr>
        <w:rPr>
          <w:rFonts w:ascii="Times New Roman" w:hAnsi="Times New Roman" w:cs="Times New Roman"/>
        </w:rPr>
      </w:pPr>
      <w:r w:rsidRPr="00FB48E7">
        <w:rPr>
          <w:rFonts w:ascii="Times New Roman" w:hAnsi="Times New Roman" w:cs="Times New Roman"/>
        </w:rPr>
        <w:br w:type="page"/>
      </w:r>
    </w:p>
    <w:p w14:paraId="4CB67579" w14:textId="1B3FC9ED"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A: Workflow</w:t>
      </w:r>
    </w:p>
    <w:p w14:paraId="7932584B" w14:textId="6436DC2C" w:rsidR="0078566F" w:rsidRPr="00FB48E7" w:rsidRDefault="0078566F">
      <w:pPr>
        <w:rPr>
          <w:rFonts w:ascii="Times New Roman" w:hAnsi="Times New Roman" w:cs="Times New Roman"/>
        </w:rPr>
      </w:pPr>
    </w:p>
    <w:p w14:paraId="27A97295" w14:textId="3E42D63F" w:rsidR="00A3635F" w:rsidRPr="00FB48E7" w:rsidRDefault="00A3635F">
      <w:pPr>
        <w:rPr>
          <w:rFonts w:ascii="Times New Roman" w:hAnsi="Times New Roman" w:cs="Times New Roman"/>
        </w:rPr>
      </w:pPr>
      <w:r w:rsidRPr="00FB48E7">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8">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sidRPr="00FB48E7">
        <w:rPr>
          <w:rFonts w:ascii="Times New Roman" w:hAnsi="Times New Roman" w:cs="Times New Roman"/>
        </w:rPr>
        <w:br w:type="page"/>
      </w:r>
    </w:p>
    <w:p w14:paraId="6C913F8C" w14:textId="107630CB" w:rsidR="0078566F"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B: Data dictionary</w:t>
      </w:r>
    </w:p>
    <w:p w14:paraId="169A20BE" w14:textId="41850B5B" w:rsidR="00D3232F" w:rsidRPr="00FB48E7" w:rsidRDefault="00D3232F">
      <w:pPr>
        <w:rPr>
          <w:rFonts w:ascii="Times New Roman" w:hAnsi="Times New Roman" w:cs="Times New Roman"/>
        </w:rPr>
      </w:pPr>
      <w:r w:rsidRPr="00FB48E7">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9">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Pr="00FB48E7" w:rsidRDefault="00D3232F">
      <w:pPr>
        <w:rPr>
          <w:rFonts w:ascii="Times New Roman" w:hAnsi="Times New Roman" w:cs="Times New Roman"/>
        </w:rPr>
      </w:pPr>
      <w:r w:rsidRPr="00FB48E7">
        <w:rPr>
          <w:rFonts w:ascii="Times New Roman" w:hAnsi="Times New Roman" w:cs="Times New Roman"/>
        </w:rPr>
        <w:br w:type="page"/>
      </w:r>
    </w:p>
    <w:p w14:paraId="0F183BC4" w14:textId="061C2BB3" w:rsidR="00D3232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10">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Pr="00FB48E7" w:rsidRDefault="00D3232F">
      <w:pPr>
        <w:rPr>
          <w:rFonts w:ascii="Times New Roman" w:hAnsi="Times New Roman" w:cs="Times New Roman"/>
        </w:rPr>
      </w:pPr>
      <w:r w:rsidRPr="00FB48E7">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1">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FB48E7" w:rsidRDefault="0078566F" w:rsidP="004C52E0">
      <w:pPr>
        <w:rPr>
          <w:rFonts w:ascii="Times New Roman" w:hAnsi="Times New Roman" w:cs="Times New Roman"/>
          <w:b/>
        </w:rPr>
      </w:pPr>
      <w:r w:rsidRPr="00FB48E7">
        <w:rPr>
          <w:rFonts w:ascii="Times New Roman" w:hAnsi="Times New Roman" w:cs="Times New Roman"/>
          <w:b/>
        </w:rPr>
        <w:lastRenderedPageBreak/>
        <w:t>Appendix C: Data management plan</w:t>
      </w:r>
    </w:p>
    <w:p w14:paraId="7A13C181" w14:textId="77777777" w:rsidR="006D552B" w:rsidRPr="00FB48E7" w:rsidRDefault="006D552B" w:rsidP="006D552B">
      <w:pPr>
        <w:rPr>
          <w:rFonts w:ascii="Times New Roman" w:hAnsi="Times New Roman" w:cs="Times New Roman"/>
          <w:sz w:val="22"/>
          <w:szCs w:val="22"/>
        </w:rPr>
      </w:pPr>
    </w:p>
    <w:p w14:paraId="2CEAF046" w14:textId="4BBCF59A" w:rsidR="006D552B" w:rsidRPr="00FB48E7" w:rsidRDefault="006D552B" w:rsidP="006D552B">
      <w:pPr>
        <w:pStyle w:val="Heading1"/>
        <w:rPr>
          <w:rFonts w:ascii="Times New Roman" w:hAnsi="Times New Roman" w:cs="Times New Roman"/>
          <w:sz w:val="21"/>
          <w:szCs w:val="21"/>
        </w:rPr>
      </w:pPr>
      <w:r w:rsidRPr="00FB48E7">
        <w:rPr>
          <w:rFonts w:ascii="Times New Roman" w:hAnsi="Times New Roman" w:cs="Times New Roman"/>
          <w:sz w:val="21"/>
          <w:szCs w:val="21"/>
        </w:rPr>
        <w:t>Predicting the Number of Crisis Pregnancy Centers by State</w:t>
      </w:r>
    </w:p>
    <w:p w14:paraId="2F536890" w14:textId="2AA65FFB"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Collection</w:t>
      </w:r>
    </w:p>
    <w:p w14:paraId="38380E9F" w14:textId="3B032426"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ata will you collect or create?</w:t>
      </w:r>
    </w:p>
    <w:p w14:paraId="5995C7F2"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collect open access datasets available from the following sources:</w:t>
      </w:r>
    </w:p>
    <w:p w14:paraId="6224751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percent of people uninsured by state (from US HHS/Kaggle, available here: </w:t>
      </w:r>
      <w:hyperlink r:id="rId12">
        <w:r w:rsidRPr="00FB48E7">
          <w:rPr>
            <w:rFonts w:ascii="Times New Roman" w:hAnsi="Times New Roman"/>
            <w:color w:val="000080"/>
            <w:sz w:val="21"/>
            <w:szCs w:val="21"/>
            <w:u w:val="single"/>
          </w:rPr>
          <w:t>https://www.kaggle.com/hhs/health-insurance</w:t>
        </w:r>
      </w:hyperlink>
      <w:r w:rsidRPr="00FB48E7">
        <w:rPr>
          <w:rFonts w:ascii="Times New Roman" w:hAnsi="Times New Roman"/>
          <w:sz w:val="21"/>
          <w:szCs w:val="21"/>
        </w:rPr>
        <w:t>)</w:t>
      </w:r>
    </w:p>
    <w:p w14:paraId="2BADD073"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whether or not states have expanded Medicaid (from KFF: </w:t>
      </w:r>
      <w:hyperlink r:id="rId13">
        <w:r w:rsidRPr="00FB48E7">
          <w:rPr>
            <w:rFonts w:ascii="Times New Roman" w:hAnsi="Times New Roman"/>
            <w:color w:val="000080"/>
            <w:sz w:val="21"/>
            <w:szCs w:val="21"/>
            <w:u w:val="single"/>
          </w:rPr>
          <w:t>https://www.kff.org/health-reform/state-indicator/state-activity-around-expanding-medicaid-under-the-affordable-care-act/?currentTimeframe=0&amp;sortModel=%7B%22colId%22:%22Location%22,%22sort%22:%22asc%22%7D</w:t>
        </w:r>
      </w:hyperlink>
      <w:r w:rsidRPr="00FB48E7">
        <w:rPr>
          <w:rFonts w:ascii="Times New Roman" w:hAnsi="Times New Roman"/>
          <w:sz w:val="21"/>
          <w:szCs w:val="21"/>
        </w:rPr>
        <w:t>)</w:t>
      </w:r>
    </w:p>
    <w:p w14:paraId="4622895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total number of residents by state (from KFF via Census: </w:t>
      </w:r>
      <w:hyperlink r:id="rId14">
        <w:r w:rsidRPr="00FB48E7">
          <w:rPr>
            <w:rFonts w:ascii="Times New Roman" w:hAnsi="Times New Roman"/>
            <w:color w:val="000080"/>
            <w:sz w:val="21"/>
            <w:szCs w:val="21"/>
            <w:u w:val="single"/>
          </w:rPr>
          <w:t>https://www.kff.org/other/state-indicator/total-residents/?currentTimeframe=0&amp;sortModel=%7B%22colId%22:%22Location%22,%22sort%22:%22asc%22%7D</w:t>
        </w:r>
      </w:hyperlink>
      <w:r w:rsidRPr="00FB48E7">
        <w:rPr>
          <w:rFonts w:ascii="Times New Roman" w:hAnsi="Times New Roman"/>
          <w:sz w:val="21"/>
          <w:szCs w:val="21"/>
        </w:rPr>
        <w:t>)</w:t>
      </w:r>
    </w:p>
    <w:p w14:paraId="35FCC0D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 providers by state (using Guttmacher Institute data: </w:t>
      </w:r>
      <w:hyperlink r:id="rId15">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 </w:t>
      </w:r>
    </w:p>
    <w:p w14:paraId="3C7E4B26"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number of abortions provided by state (using state of occurrence, not state of residence) (from Guttmacher Institute data: </w:t>
      </w:r>
      <w:hyperlink r:id="rId16">
        <w:r w:rsidRPr="00FB48E7">
          <w:rPr>
            <w:rFonts w:ascii="Times New Roman" w:hAnsi="Times New Roman"/>
            <w:color w:val="000080"/>
            <w:sz w:val="21"/>
            <w:szCs w:val="21"/>
            <w:u w:val="single"/>
          </w:rPr>
          <w:t>https://data.guttmacher.org/states</w:t>
        </w:r>
      </w:hyperlink>
      <w:r w:rsidRPr="00FB48E7">
        <w:rPr>
          <w:rFonts w:ascii="Times New Roman" w:hAnsi="Times New Roman"/>
          <w:sz w:val="21"/>
          <w:szCs w:val="21"/>
        </w:rPr>
        <w:t>)</w:t>
      </w:r>
    </w:p>
    <w:p w14:paraId="5415CB3E"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7">
        <w:r w:rsidRPr="00FB48E7">
          <w:rPr>
            <w:rFonts w:ascii="Times New Roman" w:hAnsi="Times New Roman"/>
            <w:color w:val="000080"/>
            <w:sz w:val="21"/>
            <w:szCs w:val="21"/>
            <w:u w:val="single"/>
          </w:rPr>
          <w:t>https://www.kff.org/state-category/womens-health/</w:t>
        </w:r>
      </w:hyperlink>
      <w:r w:rsidRPr="00FB48E7">
        <w:rPr>
          <w:rFonts w:ascii="Times New Roman" w:hAnsi="Times New Roman"/>
          <w:sz w:val="21"/>
          <w:szCs w:val="21"/>
        </w:rPr>
        <w:t xml:space="preserve"> using Guttmacher Institute data</w:t>
      </w:r>
    </w:p>
    <w:p w14:paraId="6322EC94"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 xml:space="preserve">state voting behavior in 2012 and 2016 (compiled from Federal Election Commission data: </w:t>
      </w:r>
      <w:hyperlink r:id="rId18">
        <w:r w:rsidRPr="00FB48E7">
          <w:rPr>
            <w:rFonts w:ascii="Times New Roman" w:hAnsi="Times New Roman"/>
            <w:color w:val="000080"/>
            <w:sz w:val="21"/>
            <w:szCs w:val="21"/>
            <w:u w:val="single"/>
          </w:rPr>
          <w:t>https://transition.fec.gov/pubrec/fe2016/federalelections2016.pdf</w:t>
        </w:r>
      </w:hyperlink>
      <w:r w:rsidRPr="00FB48E7">
        <w:rPr>
          <w:rFonts w:ascii="Times New Roman" w:hAnsi="Times New Roman"/>
          <w:sz w:val="21"/>
          <w:szCs w:val="21"/>
        </w:rPr>
        <w:t xml:space="preserve"> and </w:t>
      </w:r>
      <w:hyperlink r:id="rId19">
        <w:r w:rsidRPr="00FB48E7">
          <w:rPr>
            <w:rFonts w:ascii="Times New Roman" w:hAnsi="Times New Roman"/>
            <w:color w:val="000080"/>
            <w:sz w:val="21"/>
            <w:szCs w:val="21"/>
            <w:u w:val="single"/>
          </w:rPr>
          <w:t>https://transition.fec.gov/pubrec/fe2012/federalelections2012.pdf)</w:t>
        </w:r>
      </w:hyperlink>
    </w:p>
    <w:p w14:paraId="5D4C9A72" w14:textId="77777777" w:rsidR="006D552B" w:rsidRPr="00FB48E7" w:rsidRDefault="006D552B" w:rsidP="006D552B">
      <w:pPr>
        <w:pStyle w:val="ListParagraph"/>
        <w:spacing w:before="0" w:after="0"/>
        <w:rPr>
          <w:rFonts w:ascii="Times New Roman" w:hAnsi="Times New Roman"/>
          <w:sz w:val="21"/>
          <w:szCs w:val="21"/>
        </w:rPr>
      </w:pPr>
      <w:r w:rsidRPr="00FB48E7">
        <w:rPr>
          <w:rFonts w:ascii="Times New Roman" w:hAnsi="Times New Roman"/>
          <w:sz w:val="21"/>
          <w:szCs w:val="21"/>
        </w:rPr>
        <w:t>number of crisis pregnancy centers by state (from Reproaction: https://reproaction.org/fakeclinicdatabase/)</w:t>
      </w:r>
    </w:p>
    <w:p w14:paraId="5ECDDD5B" w14:textId="77777777" w:rsidR="006D552B" w:rsidRPr="00FB48E7" w:rsidRDefault="006D552B" w:rsidP="006D552B">
      <w:pPr>
        <w:rPr>
          <w:rFonts w:ascii="Times New Roman" w:hAnsi="Times New Roman" w:cs="Times New Roman"/>
          <w:sz w:val="21"/>
          <w:szCs w:val="21"/>
        </w:rPr>
      </w:pPr>
    </w:p>
    <w:p w14:paraId="11401F54" w14:textId="2B26F17C"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collected or created?</w:t>
      </w:r>
    </w:p>
    <w:p w14:paraId="63FE9C9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ocumentation and Metadata</w:t>
      </w:r>
    </w:p>
    <w:p w14:paraId="73A796BC"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documentation and metadata will accompany the data?</w:t>
      </w:r>
    </w:p>
    <w:p w14:paraId="7F4E98D0" w14:textId="77777777" w:rsidR="006D552B" w:rsidRPr="00FB48E7" w:rsidRDefault="006D552B" w:rsidP="006D552B">
      <w:pPr>
        <w:rPr>
          <w:rFonts w:ascii="Times New Roman" w:hAnsi="Times New Roman" w:cs="Times New Roman"/>
          <w:sz w:val="21"/>
          <w:szCs w:val="21"/>
        </w:rPr>
      </w:pPr>
    </w:p>
    <w:p w14:paraId="054960C6" w14:textId="77777777" w:rsidR="006D552B" w:rsidRPr="00FB48E7" w:rsidRDefault="006D552B" w:rsidP="006D552B">
      <w:pPr>
        <w:rPr>
          <w:rFonts w:ascii="Times New Roman" w:hAnsi="Times New Roman" w:cs="Times New Roman"/>
          <w:sz w:val="21"/>
          <w:szCs w:val="21"/>
        </w:rPr>
      </w:pPr>
    </w:p>
    <w:p w14:paraId="6B122D1F"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The variables will be clearly labeled, using underscores (_) to separate words in variable titles. String variables, from the original datasets, will have _str appended to their label, while dummy variables (0 for No and 1 for Yes) will have _yn appended to their data label. </w:t>
      </w:r>
    </w:p>
    <w:p w14:paraId="1B73305C" w14:textId="0120DAB5"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Ethics and Legal Compliance</w:t>
      </w:r>
    </w:p>
    <w:p w14:paraId="69A1E385" w14:textId="0C8E51C2"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ny ethical issues?</w:t>
      </w:r>
    </w:p>
    <w:p w14:paraId="02A24275"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FB48E7" w:rsidRDefault="006D552B" w:rsidP="006D552B">
      <w:pPr>
        <w:rPr>
          <w:rFonts w:ascii="Times New Roman" w:hAnsi="Times New Roman" w:cs="Times New Roman"/>
          <w:sz w:val="21"/>
          <w:szCs w:val="21"/>
        </w:rPr>
      </w:pPr>
    </w:p>
    <w:p w14:paraId="0ACADE7A"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copyright and Intellectual Property Rights (IP/IPR) issues?</w:t>
      </w:r>
    </w:p>
    <w:p w14:paraId="3926495B"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All of the data are open source and available on the Internet. </w:t>
      </w:r>
    </w:p>
    <w:p w14:paraId="78539274" w14:textId="717A6FD3"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torage and Backup</w:t>
      </w:r>
    </w:p>
    <w:p w14:paraId="392661DB"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the data be stored and backed up during the research?</w:t>
      </w:r>
    </w:p>
    <w:p w14:paraId="05A4A6D3"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store the data on my computer. I backed up the data on my Google drive and sync the backup weekly. </w:t>
      </w:r>
    </w:p>
    <w:p w14:paraId="18A0B316" w14:textId="77777777" w:rsidR="006D552B" w:rsidRPr="00FB48E7" w:rsidRDefault="006D552B" w:rsidP="006D552B">
      <w:pPr>
        <w:rPr>
          <w:rFonts w:ascii="Times New Roman" w:hAnsi="Times New Roman" w:cs="Times New Roman"/>
          <w:sz w:val="21"/>
          <w:szCs w:val="21"/>
        </w:rPr>
      </w:pPr>
    </w:p>
    <w:p w14:paraId="6BC209B7"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manage access and security?</w:t>
      </w:r>
    </w:p>
    <w:p w14:paraId="15792900" w14:textId="096E6915"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working alone so do not need to ensure access for collaborators. My computer is password-protected.</w:t>
      </w:r>
    </w:p>
    <w:p w14:paraId="3644628C" w14:textId="0B861C34"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Selection and Preservation</w:t>
      </w:r>
    </w:p>
    <w:p w14:paraId="788564A8"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ich data are of long-term value and should be retained, shared, and/or preserved?</w:t>
      </w:r>
    </w:p>
    <w:p w14:paraId="4703BA44"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The data are all backed up on the websites which hosted them originally, but I will keep my dataset available through my GitHub account</w:t>
      </w:r>
      <w:r w:rsidR="00404AD1" w:rsidRPr="00FB48E7">
        <w:rPr>
          <w:rFonts w:ascii="Times New Roman" w:hAnsi="Times New Roman" w:cs="Times New Roman"/>
          <w:sz w:val="21"/>
          <w:szCs w:val="21"/>
        </w:rPr>
        <w:t xml:space="preserve">, </w:t>
      </w:r>
      <w:hyperlink r:id="rId20"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56DB41ED" w14:textId="16EA55A0"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 </w:t>
      </w:r>
    </w:p>
    <w:p w14:paraId="347CF864" w14:textId="77777777" w:rsidR="006D552B" w:rsidRPr="00FB48E7" w:rsidRDefault="006D552B" w:rsidP="006D552B">
      <w:pPr>
        <w:rPr>
          <w:rFonts w:ascii="Times New Roman" w:hAnsi="Times New Roman" w:cs="Times New Roman"/>
          <w:sz w:val="21"/>
          <w:szCs w:val="21"/>
        </w:rPr>
      </w:pPr>
    </w:p>
    <w:p w14:paraId="3951DF42"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is the long-term preservation plan for the dataset?</w:t>
      </w:r>
    </w:p>
    <w:p w14:paraId="37F72217"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tain the data on my Google Drive and my GitHub moving forward.</w:t>
      </w:r>
    </w:p>
    <w:p w14:paraId="1DD9046F" w14:textId="0DFBAF70"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Data Sharing</w:t>
      </w:r>
    </w:p>
    <w:p w14:paraId="298BDBB6"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How will you share the data?</w:t>
      </w:r>
    </w:p>
    <w:p w14:paraId="48CAB458" w14:textId="77777777" w:rsidR="00404AD1" w:rsidRPr="00FB48E7" w:rsidRDefault="006D552B"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My data will be available on my GitHub account</w:t>
      </w:r>
      <w:r w:rsidR="00404AD1" w:rsidRPr="00FB48E7">
        <w:rPr>
          <w:rFonts w:ascii="Times New Roman" w:hAnsi="Times New Roman" w:cs="Times New Roman"/>
          <w:sz w:val="21"/>
          <w:szCs w:val="21"/>
        </w:rPr>
        <w:t xml:space="preserve"> (</w:t>
      </w:r>
      <w:hyperlink r:id="rId21" w:history="1">
        <w:r w:rsidR="00404AD1" w:rsidRPr="00FB48E7">
          <w:rPr>
            <w:rFonts w:ascii="Times New Roman" w:eastAsia="Times New Roman" w:hAnsi="Times New Roman" w:cs="Times New Roman"/>
            <w:color w:val="0000FF"/>
            <w:sz w:val="21"/>
            <w:szCs w:val="21"/>
            <w:u w:val="single"/>
          </w:rPr>
          <w:t>https://github.com/marjoriecrowell/Data-mgmt/tree/master/Final%20project</w:t>
        </w:r>
      </w:hyperlink>
    </w:p>
    <w:p w14:paraId="08452492" w14:textId="77777777" w:rsidR="00404AD1" w:rsidRPr="00FB48E7" w:rsidRDefault="00404AD1" w:rsidP="00404AD1">
      <w:pPr>
        <w:rPr>
          <w:rFonts w:ascii="Times New Roman" w:eastAsia="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for anyone to use. Because my data is all open source, I do not have any proprietary ownership over the data. My code will also be available on my GitHub</w:t>
      </w:r>
      <w:r w:rsidRPr="00FB48E7">
        <w:rPr>
          <w:rFonts w:ascii="Times New Roman" w:hAnsi="Times New Roman" w:cs="Times New Roman"/>
          <w:sz w:val="21"/>
          <w:szCs w:val="21"/>
        </w:rPr>
        <w:t xml:space="preserve"> (</w:t>
      </w:r>
      <w:hyperlink r:id="rId22" w:history="1">
        <w:r w:rsidRPr="00FB48E7">
          <w:rPr>
            <w:rFonts w:ascii="Times New Roman" w:eastAsia="Times New Roman" w:hAnsi="Times New Roman" w:cs="Times New Roman"/>
            <w:color w:val="0000FF"/>
            <w:sz w:val="21"/>
            <w:szCs w:val="21"/>
            <w:u w:val="single"/>
          </w:rPr>
          <w:t>https://github.com/marjoriecrowell/Data-mgmt/tree/master/Final%20project</w:t>
        </w:r>
      </w:hyperlink>
    </w:p>
    <w:p w14:paraId="5FC63510" w14:textId="4E7A5955" w:rsidR="006D552B" w:rsidRPr="00FB48E7" w:rsidRDefault="00404AD1" w:rsidP="006D552B">
      <w:pPr>
        <w:rPr>
          <w:rFonts w:ascii="Times New Roman" w:hAnsi="Times New Roman" w:cs="Times New Roman"/>
          <w:sz w:val="21"/>
          <w:szCs w:val="21"/>
        </w:rPr>
      </w:pPr>
      <w:r w:rsidRPr="00FB48E7">
        <w:rPr>
          <w:rFonts w:ascii="Times New Roman" w:hAnsi="Times New Roman" w:cs="Times New Roman"/>
          <w:sz w:val="21"/>
          <w:szCs w:val="21"/>
        </w:rPr>
        <w:t>)</w:t>
      </w:r>
      <w:r w:rsidR="006D552B" w:rsidRPr="00FB48E7">
        <w:rPr>
          <w:rFonts w:ascii="Times New Roman" w:hAnsi="Times New Roman" w:cs="Times New Roman"/>
          <w:sz w:val="21"/>
          <w:szCs w:val="21"/>
        </w:rPr>
        <w:t xml:space="preserve"> so that it will be replicable. </w:t>
      </w:r>
    </w:p>
    <w:p w14:paraId="51EE9B40" w14:textId="77777777" w:rsidR="006D552B" w:rsidRPr="00FB48E7" w:rsidRDefault="006D552B" w:rsidP="006D552B">
      <w:pPr>
        <w:rPr>
          <w:rFonts w:ascii="Times New Roman" w:hAnsi="Times New Roman" w:cs="Times New Roman"/>
          <w:sz w:val="21"/>
          <w:szCs w:val="21"/>
        </w:rPr>
      </w:pPr>
    </w:p>
    <w:p w14:paraId="49C6CA6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Are any restrictions on data sharing required?</w:t>
      </w:r>
    </w:p>
    <w:p w14:paraId="3B393008"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no restrictions required. </w:t>
      </w:r>
    </w:p>
    <w:p w14:paraId="0D2EBF64" w14:textId="32F4B96E" w:rsidR="006D552B" w:rsidRPr="00FB48E7" w:rsidRDefault="006D552B" w:rsidP="006D552B">
      <w:pPr>
        <w:pStyle w:val="Heading3"/>
        <w:rPr>
          <w:rFonts w:ascii="Times New Roman" w:hAnsi="Times New Roman" w:cs="Times New Roman"/>
          <w:sz w:val="21"/>
          <w:szCs w:val="21"/>
        </w:rPr>
      </w:pPr>
      <w:r w:rsidRPr="00FB48E7">
        <w:rPr>
          <w:rFonts w:ascii="Times New Roman" w:hAnsi="Times New Roman" w:cs="Times New Roman"/>
          <w:sz w:val="21"/>
          <w:szCs w:val="21"/>
        </w:rPr>
        <w:t>Responsibilities and Resources</w:t>
      </w:r>
    </w:p>
    <w:p w14:paraId="55710FCE"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o will be responsible for data management?</w:t>
      </w:r>
    </w:p>
    <w:p w14:paraId="7BF10196"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FB48E7" w:rsidRDefault="006D552B" w:rsidP="006D552B">
      <w:pPr>
        <w:rPr>
          <w:rFonts w:ascii="Times New Roman" w:hAnsi="Times New Roman" w:cs="Times New Roman"/>
          <w:sz w:val="21"/>
          <w:szCs w:val="21"/>
        </w:rPr>
      </w:pPr>
    </w:p>
    <w:p w14:paraId="35299B59" w14:textId="77777777" w:rsidR="006D552B" w:rsidRPr="00FB48E7" w:rsidRDefault="006D552B" w:rsidP="006D552B">
      <w:pPr>
        <w:rPr>
          <w:rFonts w:ascii="Times New Roman" w:hAnsi="Times New Roman" w:cs="Times New Roman"/>
          <w:i/>
          <w:sz w:val="21"/>
          <w:szCs w:val="21"/>
        </w:rPr>
      </w:pPr>
      <w:r w:rsidRPr="00FB48E7">
        <w:rPr>
          <w:rFonts w:ascii="Times New Roman" w:hAnsi="Times New Roman" w:cs="Times New Roman"/>
          <w:i/>
          <w:sz w:val="21"/>
          <w:szCs w:val="21"/>
        </w:rPr>
        <w:t>What resources will you require to deliver your plan?</w:t>
      </w:r>
    </w:p>
    <w:p w14:paraId="0785C2FA" w14:textId="77777777" w:rsidR="006D552B" w:rsidRPr="00FB48E7" w:rsidRDefault="006D552B" w:rsidP="006D552B">
      <w:pPr>
        <w:rPr>
          <w:rFonts w:ascii="Times New Roman" w:hAnsi="Times New Roman" w:cs="Times New Roman"/>
          <w:sz w:val="21"/>
          <w:szCs w:val="21"/>
        </w:rPr>
      </w:pPr>
      <w:r w:rsidRPr="00FB48E7">
        <w:rPr>
          <w:rFonts w:ascii="Times New Roman" w:hAnsi="Times New Roman" w:cs="Times New Roman"/>
          <w:sz w:val="21"/>
          <w:szCs w:val="21"/>
        </w:rPr>
        <w:t>I will require GitHub and Google Drive accounts and repositories. </w:t>
      </w:r>
    </w:p>
    <w:p w14:paraId="13A34827" w14:textId="77777777" w:rsidR="006D552B" w:rsidRPr="00FB48E7" w:rsidRDefault="006D552B" w:rsidP="004C52E0">
      <w:pPr>
        <w:rPr>
          <w:rFonts w:ascii="Times New Roman" w:hAnsi="Times New Roman" w:cs="Times New Roman"/>
          <w:sz w:val="21"/>
          <w:szCs w:val="21"/>
        </w:rPr>
      </w:pPr>
    </w:p>
    <w:sectPr w:rsidR="006D552B" w:rsidRPr="00FB48E7" w:rsidSect="00D3232F">
      <w:footerReference w:type="even" r:id="rId23"/>
      <w:footerReference w:type="default" r:id="rId24"/>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B2B42" w14:textId="77777777" w:rsidR="00253077" w:rsidRDefault="00253077" w:rsidP="0098795A">
      <w:r>
        <w:separator/>
      </w:r>
    </w:p>
  </w:endnote>
  <w:endnote w:type="continuationSeparator" w:id="0">
    <w:p w14:paraId="37876934" w14:textId="77777777" w:rsidR="00253077" w:rsidRDefault="00253077"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EndPr>
      <w:rPr>
        <w:rStyle w:val="PageNumber"/>
      </w:rPr>
    </w:sdtEnd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EndPr>
      <w:rPr>
        <w:rStyle w:val="PageNumber"/>
      </w:rPr>
    </w:sdtEnd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AFE0D0" w14:textId="77777777" w:rsidR="00253077" w:rsidRDefault="00253077" w:rsidP="0098795A">
      <w:r>
        <w:separator/>
      </w:r>
    </w:p>
  </w:footnote>
  <w:footnote w:type="continuationSeparator" w:id="0">
    <w:p w14:paraId="47CE7176" w14:textId="77777777" w:rsidR="00253077" w:rsidRDefault="00253077" w:rsidP="0098795A">
      <w:r>
        <w:continuationSeparator/>
      </w:r>
    </w:p>
  </w:footnote>
  <w:footnote w:id="1">
    <w:p w14:paraId="2BD0A9A3" w14:textId="0C128A61"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Collaborative Group on Hormonal Factors in Breast Cancer, “Breast Cancer and Abortion: Collaborative Reanalysis of Data from 53 Epidemiological Studies, Including 83 000 Women with Breast Cancer from 16 Countries,” </w:t>
      </w:r>
      <w:r w:rsidRPr="00FB48E7">
        <w:rPr>
          <w:rFonts w:ascii="Times New Roman" w:hAnsi="Times New Roman" w:cs="Times New Roman"/>
          <w:i/>
          <w:iCs/>
        </w:rPr>
        <w:t>The Lancet</w:t>
      </w:r>
      <w:r w:rsidRPr="00FB48E7">
        <w:rPr>
          <w:rFonts w:ascii="Times New Roman" w:hAnsi="Times New Roman" w:cs="Times New Roman"/>
        </w:rPr>
        <w:t xml:space="preserve"> 363, no. 9414 (March 27, 2004): 1007–16, https://doi.org/10.1016/S0140-6736(04)15835-2; M Antonia Biggs et al., “Does Abortion Increase Women’s Risk for Post-Traumatic Stress? Findings from a Prospective Longitudinal Cohort Study,” </w:t>
      </w:r>
      <w:r w:rsidRPr="00FB48E7">
        <w:rPr>
          <w:rFonts w:ascii="Times New Roman" w:hAnsi="Times New Roman" w:cs="Times New Roman"/>
          <w:i/>
          <w:iCs/>
        </w:rPr>
        <w:t>BMJ Open</w:t>
      </w:r>
      <w:r w:rsidRPr="00FB48E7">
        <w:rPr>
          <w:rFonts w:ascii="Times New Roman" w:hAnsi="Times New Roman" w:cs="Times New Roman"/>
        </w:rPr>
        <w:t xml:space="preserve"> 6, no. 2 (February 1, 2016), https://doi.org/10.1136/bmjopen-2015-009698.</w:t>
      </w:r>
      <w:r w:rsidRPr="00FB48E7">
        <w:rPr>
          <w:rFonts w:ascii="Times New Roman" w:hAnsi="Times New Roman" w:cs="Times New Roman"/>
        </w:rPr>
        <w:fldChar w:fldCharType="end"/>
      </w:r>
    </w:p>
  </w:footnote>
  <w:footnote w:id="2">
    <w:p w14:paraId="188A1F51" w14:textId="65896614"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Katrina Kimport, J. Parker Dockray, and Shelly Dodson, “What Women Seek from a Pregnancy Resource Center,” </w:t>
      </w:r>
      <w:r w:rsidRPr="00FB48E7">
        <w:rPr>
          <w:rFonts w:ascii="Times New Roman" w:hAnsi="Times New Roman" w:cs="Times New Roman"/>
          <w:i/>
          <w:iCs/>
        </w:rPr>
        <w:t>Contraception</w:t>
      </w:r>
      <w:r w:rsidRPr="00FB48E7">
        <w:rPr>
          <w:rFonts w:ascii="Times New Roman" w:hAnsi="Times New Roman" w:cs="Times New Roman"/>
        </w:rPr>
        <w:t xml:space="preserve"> 94, no. 2 (2016): 168–72, https://doi.org/10.1016/j.contraception.2016.04.003.</w:t>
      </w:r>
      <w:r w:rsidRPr="00FB48E7">
        <w:rPr>
          <w:rFonts w:ascii="Times New Roman" w:hAnsi="Times New Roman" w:cs="Times New Roman"/>
        </w:rPr>
        <w:fldChar w:fldCharType="end"/>
      </w:r>
    </w:p>
  </w:footnote>
  <w:footnote w:id="3">
    <w:p w14:paraId="3E909795" w14:textId="5EF3DF58"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Amy G. Bryant and Jonas J. Swartz, “Why Crisis Pregnancy Centers Are Legal but Unethical,” </w:t>
      </w:r>
      <w:r w:rsidRPr="00FB48E7">
        <w:rPr>
          <w:rFonts w:ascii="Times New Roman" w:hAnsi="Times New Roman" w:cs="Times New Roman"/>
          <w:i/>
          <w:iCs/>
        </w:rPr>
        <w:t>AMA Journal of Ethics</w:t>
      </w:r>
      <w:r w:rsidRPr="00FB48E7">
        <w:rPr>
          <w:rFonts w:ascii="Times New Roman" w:hAnsi="Times New Roman" w:cs="Times New Roman"/>
        </w:rPr>
        <w:t xml:space="preserve"> 20, no. 1 (March 1, 2018): 269–77, https://doi.org/10.1001/journalofethics.2018.20.3.pfor1-1803.</w:t>
      </w:r>
      <w:r w:rsidRPr="00FB48E7">
        <w:rPr>
          <w:rFonts w:ascii="Times New Roman" w:hAnsi="Times New Roman" w:cs="Times New Roman"/>
        </w:rPr>
        <w:fldChar w:fldCharType="end"/>
      </w:r>
    </w:p>
  </w:footnote>
  <w:footnote w:id="4">
    <w:p w14:paraId="73DAA0FB" w14:textId="4685D289"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wire.News, “Crisis Pregnancy Centers,” Rewire.News, accessed April 17, 2019, https://rewire.news/legislative-tracker/law-topic/crisis-pregnancy-centers/.</w:t>
      </w:r>
      <w:r w:rsidRPr="00FB48E7">
        <w:rPr>
          <w:rFonts w:ascii="Times New Roman" w:hAnsi="Times New Roman" w:cs="Times New Roman"/>
        </w:rPr>
        <w:fldChar w:fldCharType="end"/>
      </w:r>
    </w:p>
  </w:footnote>
  <w:footnote w:id="5">
    <w:p w14:paraId="77AC8E50" w14:textId="3CEAD067"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Katelyn Bryant-Comstock et al., “Information about Sexual Health on Crisis Pregnancy Center Web Sites: Accurate for Adolescents?,” </w:t>
      </w:r>
      <w:r w:rsidRPr="00FB48E7">
        <w:rPr>
          <w:rFonts w:ascii="Times New Roman" w:hAnsi="Times New Roman" w:cs="Times New Roman"/>
          <w:i/>
          <w:iCs/>
        </w:rPr>
        <w:t>Journal of Pediatric and Adolescent Gynecology</w:t>
      </w:r>
      <w:r w:rsidRPr="00FB48E7">
        <w:rPr>
          <w:rFonts w:ascii="Times New Roman" w:hAnsi="Times New Roman" w:cs="Times New Roman"/>
        </w:rPr>
        <w:t xml:space="preserve"> 29, no. 1 (February 2016): 22–25, https://doi.org/10.1016/j.jpag.2015.05.008.</w:t>
      </w:r>
      <w:r w:rsidRPr="00FB48E7">
        <w:rPr>
          <w:rFonts w:ascii="Times New Roman" w:hAnsi="Times New Roman" w:cs="Times New Roman"/>
        </w:rPr>
        <w:fldChar w:fldCharType="end"/>
      </w:r>
    </w:p>
  </w:footnote>
  <w:footnote w:id="6">
    <w:p w14:paraId="1B986840" w14:textId="0132CC78"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D. Tsevat, J. Miracle, and M. Gallo, “Evaluation of Services at Crisis Pregnancy Centers in Ohio,” </w:t>
      </w:r>
      <w:r w:rsidRPr="00FB48E7">
        <w:rPr>
          <w:rFonts w:ascii="Times New Roman" w:hAnsi="Times New Roman" w:cs="Times New Roman"/>
          <w:i/>
          <w:iCs/>
        </w:rPr>
        <w:t>Contraception</w:t>
      </w:r>
      <w:r w:rsidRPr="00FB48E7">
        <w:rPr>
          <w:rFonts w:ascii="Times New Roman" w:hAnsi="Times New Roman" w:cs="Times New Roman"/>
        </w:rPr>
        <w:t xml:space="preserve"> 94, no. 4 (October 1, 2016): 391–92, https://doi.org/10.1016/j.contraception.2016.07.037.</w:t>
      </w:r>
      <w:r w:rsidRPr="00FB48E7">
        <w:rPr>
          <w:rFonts w:ascii="Times New Roman" w:hAnsi="Times New Roman" w:cs="Times New Roman"/>
        </w:rPr>
        <w:fldChar w:fldCharType="end"/>
      </w:r>
    </w:p>
  </w:footnote>
  <w:footnote w:id="7">
    <w:p w14:paraId="7008D1C8" w14:textId="47092C66"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Kimport, Dockray, and Dodson, “What Women Seek from a Pregnancy Resource Center.”</w:t>
      </w:r>
      <w:r w:rsidRPr="00FB48E7">
        <w:rPr>
          <w:rFonts w:ascii="Times New Roman" w:hAnsi="Times New Roman" w:cs="Times New Roman"/>
        </w:rPr>
        <w:fldChar w:fldCharType="end"/>
      </w:r>
    </w:p>
  </w:footnote>
  <w:footnote w:id="8">
    <w:p w14:paraId="524FC2AC" w14:textId="193BAD52" w:rsidR="00795C22" w:rsidRPr="00FB48E7" w:rsidRDefault="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2EYrhokd","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NARAL Pro-Choice America, “The Truth about Crisis Pregnancy Centers,” January 1, 2017, https://www.prochoiceamerica.org/wp-content/uploads/2016/12/6.-The-Truth-About-Crisis-Pregnancy-Centers.pdf.</w:t>
      </w:r>
      <w:r w:rsidRPr="00FB48E7">
        <w:rPr>
          <w:rFonts w:ascii="Times New Roman" w:hAnsi="Times New Roman" w:cs="Times New Roman"/>
        </w:rPr>
        <w:fldChar w:fldCharType="end"/>
      </w:r>
    </w:p>
  </w:footnote>
  <w:footnote w:id="9">
    <w:p w14:paraId="08D29EA3" w14:textId="2060B5C0"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795C22" w:rsidRPr="00FB48E7">
        <w:rPr>
          <w:rFonts w:ascii="Times New Roman" w:hAnsi="Times New Roman" w:cs="Times New Roman"/>
        </w:rPr>
        <w:instrText xml:space="preserve"> ADDIN ZOTERO_ITEM CSL_CITATION {"citationID":"ySwpR38e","properties":{"formattedCitation":"NARAL Pro-Choice America.","plainCitation":"NARAL Pro-Choice America.","noteIndex":9},"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B48E7">
        <w:rPr>
          <w:rFonts w:ascii="Times New Roman" w:hAnsi="Times New Roman" w:cs="Times New Roman"/>
        </w:rPr>
        <w:fldChar w:fldCharType="separate"/>
      </w:r>
      <w:r w:rsidR="00795C22" w:rsidRPr="00FB48E7">
        <w:rPr>
          <w:rFonts w:ascii="Times New Roman" w:hAnsi="Times New Roman" w:cs="Times New Roman"/>
        </w:rPr>
        <w:t>NARAL Pro-Choice America.</w:t>
      </w:r>
      <w:r w:rsidRPr="00FB48E7">
        <w:rPr>
          <w:rFonts w:ascii="Times New Roman" w:hAnsi="Times New Roman" w:cs="Times New Roman"/>
        </w:rPr>
        <w:fldChar w:fldCharType="end"/>
      </w:r>
    </w:p>
  </w:footnote>
  <w:footnote w:id="10">
    <w:p w14:paraId="41C0B846" w14:textId="15A20E5A"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Andrew Yuengert and Joel Fetzer, “Location Decisions of Abortion Clinics and Crisis Pregnancy Centers in California,” </w:t>
      </w:r>
      <w:r w:rsidRPr="00FB48E7">
        <w:rPr>
          <w:rFonts w:ascii="Times New Roman" w:hAnsi="Times New Roman" w:cs="Times New Roman"/>
          <w:i/>
          <w:iCs/>
        </w:rPr>
        <w:t>Catholic Social Science Review</w:t>
      </w:r>
      <w:r w:rsidRPr="00FB48E7">
        <w:rPr>
          <w:rFonts w:ascii="Times New Roman" w:hAnsi="Times New Roman" w:cs="Times New Roman"/>
        </w:rPr>
        <w:t xml:space="preserve"> 15 (July 1, 2010): 211–35, https://doi.org/10.5840/cssr20101513.</w:t>
      </w:r>
      <w:r w:rsidRPr="00FB48E7">
        <w:rPr>
          <w:rFonts w:ascii="Times New Roman" w:hAnsi="Times New Roman" w:cs="Times New Roman"/>
        </w:rPr>
        <w:fldChar w:fldCharType="end"/>
      </w:r>
    </w:p>
  </w:footnote>
  <w:footnote w:id="11">
    <w:p w14:paraId="0ACD5A32" w14:textId="77777777"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wire.News, “Crisis Pregnancy Centers.”</w:t>
      </w:r>
      <w:r w:rsidRPr="00FB48E7">
        <w:rPr>
          <w:rFonts w:ascii="Times New Roman" w:hAnsi="Times New Roman" w:cs="Times New Roman"/>
        </w:rPr>
        <w:fldChar w:fldCharType="end"/>
      </w:r>
    </w:p>
  </w:footnote>
  <w:footnote w:id="12">
    <w:p w14:paraId="0309D6E8" w14:textId="77777777"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FB48E7">
        <w:rPr>
          <w:rFonts w:ascii="Times New Roman" w:hAnsi="Times New Roman" w:cs="Times New Roman"/>
          <w:i/>
          <w:iCs/>
        </w:rPr>
        <w:t>Baltimore Sun</w:t>
      </w:r>
      <w:r w:rsidRPr="00FB48E7">
        <w:rPr>
          <w:rFonts w:ascii="Times New Roman" w:hAnsi="Times New Roman" w:cs="Times New Roman"/>
        </w:rPr>
        <w:t>, January 5, 2018, https://www.baltimoresun.com/health/bs-md-ci-pregnancy-clinic-ruling-20180105-story.html.</w:t>
      </w:r>
      <w:r w:rsidRPr="00FB48E7">
        <w:rPr>
          <w:rFonts w:ascii="Times New Roman" w:hAnsi="Times New Roman" w:cs="Times New Roman"/>
        </w:rPr>
        <w:fldChar w:fldCharType="end"/>
      </w:r>
    </w:p>
  </w:footnote>
  <w:footnote w:id="13">
    <w:p w14:paraId="2B86323D" w14:textId="77777777"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Beth Holtzman, “Have Crisis Pregnancy Centers Finally Met Their Match: California’s Reproductive FACT Act,” </w:t>
      </w:r>
      <w:r w:rsidRPr="00FB48E7">
        <w:rPr>
          <w:rFonts w:ascii="Times New Roman" w:hAnsi="Times New Roman" w:cs="Times New Roman"/>
          <w:i/>
          <w:iCs/>
        </w:rPr>
        <w:t>Northwestern Journal of Law &amp; Social Policy</w:t>
      </w:r>
      <w:r w:rsidRPr="00FB48E7">
        <w:rPr>
          <w:rFonts w:ascii="Times New Roman" w:hAnsi="Times New Roman" w:cs="Times New Roman"/>
        </w:rPr>
        <w:t xml:space="preserve">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FB48E7">
        <w:rPr>
          <w:rFonts w:ascii="Times New Roman" w:hAnsi="Times New Roman" w:cs="Times New Roman"/>
        </w:rPr>
        <w:fldChar w:fldCharType="end"/>
      </w:r>
    </w:p>
  </w:footnote>
  <w:footnote w:id="14">
    <w:p w14:paraId="29807C7D" w14:textId="57D0B905" w:rsidR="00FB48E7" w:rsidRPr="00FB48E7" w:rsidRDefault="00FB48E7">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XfXsYizu","properties":{"formattedCitation":"Elizabeth G. Raymond and David A. Grimes, \\uc0\\u8220{}The Comparative Safety of Legal Induced Abortion and Childbirth in the United States,\\uc0\\u8221{} {\\i{}Obstetrics &amp; Gynecology} 119, no. 2 (February 2012): 215, https://doi.org/10.1097/AOG.0b013e31823fe923.","plainCitation":"Elizabeth G. Raymond and David A. Grimes, “The Comparative Safety of Legal Induced Abortion and Childbirth in the United States,” Obstetrics &amp; Gynecology 119, no. 2 (February 2012): 215, https://doi.org/10.1097/AOG.0b013e31823fe923.","noteIndex":14},"citationItems":[{"id":209,"uris":["http://zotero.org/users/5215675/items/QI38FNJM"],"uri":["http://zotero.org/users/5215675/items/QI38FNJM"],"itemData":{"id":209,"type":"article-journal","title":"The Comparative Safety of Legal Induced Abortion and Childbirth in the United States","container-title":"Obstetrics &amp; Gynecology","page":"215","volume":"119","issue":"2","source":"journals.lww.com","abstract":"OBJECTIVE: To assess the safety of abortion compared with childbirth.\n        METHODS: We estimated mortality rates associated with live births and legal induced abortions in the United States in 1998–2005. We used data from the Centers for Disease Control and Prevention's Pregnancy Mortality Surveillance System, birth certificates, and Guttmacher Institute surveys. In addition, we searched for population-based data comparing the morbidity of abortion and childbirth.\n        RESULTS: The pregnancy-associated mortality rate among women who delivered live neonates was 8.8 deaths per 100,000 live births. The mortality rate related to induced abortion was 0.6 deaths per 100,000 abortions. In the one recent comparative study of pregnancy morbidity in the United States, pregnancy-related complications were more common with childbirth than with abortion.\n        CONCLUSION: Legal induced abortion is markedly safer than childbirth. The risk of death associated with childbirth is approximately 14 times higher than that with abortion. Similarly, the overall morbidity associated with childbirth exceeds that with abortion.\n        LEVEL OF EVIDENCE: II","DOI":"10.1097/AOG.0b013e31823fe923","ISSN":"0029-7844","language":"en-US","author":[{"family":"Raymond","given":"Elizabeth G."},{"family":"Grimes","given":"David A."}],"issued":{"date-parts":[["2012",2]]}}}],"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Elizabeth G. Raymond and David A. Grimes, “The Comparative Safety of Legal Induced Abortion and Childbirth in the United States,” </w:t>
      </w:r>
      <w:r w:rsidRPr="00FB48E7">
        <w:rPr>
          <w:rFonts w:ascii="Times New Roman" w:hAnsi="Times New Roman" w:cs="Times New Roman"/>
          <w:i/>
          <w:iCs/>
        </w:rPr>
        <w:t>Obstetrics &amp; Gynecology</w:t>
      </w:r>
      <w:r w:rsidRPr="00FB48E7">
        <w:rPr>
          <w:rFonts w:ascii="Times New Roman" w:hAnsi="Times New Roman" w:cs="Times New Roman"/>
        </w:rPr>
        <w:t xml:space="preserve"> 119, no. 2 (February 2012): 215, https://doi.org/10.1097/AOG.0b013e31823fe923.</w:t>
      </w:r>
      <w:r w:rsidRPr="00FB48E7">
        <w:rPr>
          <w:rFonts w:ascii="Times New Roman" w:hAnsi="Times New Roman" w:cs="Times New Roman"/>
        </w:rPr>
        <w:fldChar w:fldCharType="end"/>
      </w:r>
    </w:p>
  </w:footnote>
  <w:footnote w:id="15">
    <w:p w14:paraId="308EC4D7" w14:textId="12E3906D"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2FgwFrwm","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5},"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B48E7">
        <w:rPr>
          <w:rFonts w:ascii="Times New Roman" w:hAnsi="Times New Roman" w:cs="Times New Roman"/>
        </w:rPr>
        <w:fldChar w:fldCharType="separate"/>
      </w:r>
      <w:r w:rsidR="00FB48E7" w:rsidRPr="00FB48E7">
        <w:rPr>
          <w:rFonts w:ascii="Times New Roman" w:hAnsi="Times New Roman" w:cs="Times New Roman"/>
        </w:rPr>
        <w:t>Elizabeth Nash et al., “Policy Trends in the States, 2017” (New York: Guttmacher Institute, January 2, 2018), https://www.guttmacher.org/article/2018/01/policy-trends-states-2017.</w:t>
      </w:r>
      <w:r w:rsidRPr="00FB48E7">
        <w:rPr>
          <w:rFonts w:ascii="Times New Roman" w:hAnsi="Times New Roman" w:cs="Times New Roman"/>
        </w:rPr>
        <w:fldChar w:fldCharType="end"/>
      </w:r>
    </w:p>
  </w:footnote>
  <w:footnote w:id="16">
    <w:p w14:paraId="1899E833" w14:textId="40C91BC0"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yEbQ6YZP","properties":{"formattedCitation":"Nash et al.","plainCitation":"Nash et al.","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FB48E7">
        <w:rPr>
          <w:rFonts w:ascii="Times New Roman" w:hAnsi="Times New Roman" w:cs="Times New Roman"/>
        </w:rPr>
        <w:fldChar w:fldCharType="separate"/>
      </w:r>
      <w:r w:rsidR="00FB48E7" w:rsidRPr="00FB48E7">
        <w:rPr>
          <w:rFonts w:ascii="Times New Roman" w:hAnsi="Times New Roman" w:cs="Times New Roman"/>
        </w:rPr>
        <w:t>Nash et al.</w:t>
      </w:r>
      <w:r w:rsidRPr="00FB48E7">
        <w:rPr>
          <w:rFonts w:ascii="Times New Roman" w:hAnsi="Times New Roman" w:cs="Times New Roman"/>
        </w:rPr>
        <w:fldChar w:fldCharType="end"/>
      </w:r>
    </w:p>
  </w:footnote>
  <w:footnote w:id="17">
    <w:p w14:paraId="636DA971" w14:textId="7CA6EE7A"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Rachel K. Jones and Jenna Jerman, “Abortion Incidence and Service Availability In the United States, 2014: Abortion Incidence and Service Availability In the United States, 2014,” </w:t>
      </w:r>
      <w:r w:rsidRPr="00FB48E7">
        <w:rPr>
          <w:rFonts w:ascii="Times New Roman" w:hAnsi="Times New Roman" w:cs="Times New Roman"/>
          <w:i/>
          <w:iCs/>
        </w:rPr>
        <w:t>Perspectives on Sexual and Reproductive Health</w:t>
      </w:r>
      <w:r w:rsidRPr="00FB48E7">
        <w:rPr>
          <w:rFonts w:ascii="Times New Roman" w:hAnsi="Times New Roman" w:cs="Times New Roman"/>
        </w:rPr>
        <w:t xml:space="preserve"> 49, no. 1 (March 2017): 17–27, https://doi.org/10.1363/psrh.12015; Alice F. Cartwright et al., “Identifying National Availability of Abortion Care and Distance From Major US Cities: Systematic Online Search,” </w:t>
      </w:r>
      <w:r w:rsidRPr="00FB48E7">
        <w:rPr>
          <w:rFonts w:ascii="Times New Roman" w:hAnsi="Times New Roman" w:cs="Times New Roman"/>
          <w:i/>
          <w:iCs/>
        </w:rPr>
        <w:t>Journal of Medical Internet Research</w:t>
      </w:r>
      <w:r w:rsidRPr="00FB48E7">
        <w:rPr>
          <w:rFonts w:ascii="Times New Roman" w:hAnsi="Times New Roman" w:cs="Times New Roman"/>
        </w:rPr>
        <w:t xml:space="preserve"> 20, no. 5 (2018): e186, https://doi.org/10.2196/jmir.9717.</w:t>
      </w:r>
      <w:r w:rsidRPr="00FB48E7">
        <w:rPr>
          <w:rFonts w:ascii="Times New Roman" w:hAnsi="Times New Roman" w:cs="Times New Roman"/>
        </w:rPr>
        <w:fldChar w:fldCharType="end"/>
      </w:r>
    </w:p>
  </w:footnote>
  <w:footnote w:id="18">
    <w:p w14:paraId="010A47BF" w14:textId="7ADE7766"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8},"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Cartwright et al., “Identifying National Availability of Abortion Care and Distance From Major US Cities.”</w:t>
      </w:r>
      <w:r w:rsidRPr="00FB48E7">
        <w:rPr>
          <w:rFonts w:ascii="Times New Roman" w:hAnsi="Times New Roman" w:cs="Times New Roman"/>
        </w:rPr>
        <w:fldChar w:fldCharType="end"/>
      </w:r>
    </w:p>
  </w:footnote>
  <w:footnote w:id="19">
    <w:p w14:paraId="4F1FA89A" w14:textId="77777777" w:rsidR="00795C22" w:rsidRPr="00FB48E7" w:rsidRDefault="00795C22" w:rsidP="00795C2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9},"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Jones and Jerman, “Abortion Incidence and Service Availability In the United States, 2014.”</w:t>
      </w:r>
      <w:r w:rsidRPr="00FB48E7">
        <w:rPr>
          <w:rFonts w:ascii="Times New Roman" w:hAnsi="Times New Roman" w:cs="Times New Roman"/>
        </w:rPr>
        <w:fldChar w:fldCharType="end"/>
      </w:r>
    </w:p>
  </w:footnote>
  <w:footnote w:id="20">
    <w:p w14:paraId="5C588A75" w14:textId="162BCF38"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2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Theodore Joyce, “The Supply-Side Economics of Abortion,” </w:t>
      </w:r>
      <w:r w:rsidRPr="00FB48E7">
        <w:rPr>
          <w:rFonts w:ascii="Times New Roman" w:hAnsi="Times New Roman" w:cs="Times New Roman"/>
          <w:i/>
          <w:iCs/>
        </w:rPr>
        <w:t>New England Journal of Medicine</w:t>
      </w:r>
      <w:r w:rsidRPr="00FB48E7">
        <w:rPr>
          <w:rFonts w:ascii="Times New Roman" w:hAnsi="Times New Roman" w:cs="Times New Roman"/>
        </w:rPr>
        <w:t xml:space="preserve"> 365, no. 16 (October 20, 2011): 1466–69, https://doi.org/10.1056/NEJMp1109889.</w:t>
      </w:r>
      <w:r w:rsidRPr="00FB48E7">
        <w:rPr>
          <w:rFonts w:ascii="Times New Roman" w:hAnsi="Times New Roman" w:cs="Times New Roman"/>
        </w:rPr>
        <w:fldChar w:fldCharType="end"/>
      </w:r>
    </w:p>
  </w:footnote>
  <w:footnote w:id="21">
    <w:p w14:paraId="677CE3E7" w14:textId="06FB2352"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FB48E7">
        <w:rPr>
          <w:rFonts w:ascii="Times New Roman" w:hAnsi="Times New Roman" w:cs="Times New Roman"/>
        </w:rPr>
        <w:fldChar w:fldCharType="end"/>
      </w:r>
    </w:p>
  </w:footnote>
  <w:footnote w:id="22">
    <w:p w14:paraId="52B852C6" w14:textId="0B5FD3C7"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Abortion Policy in the Absence of Roe,” Guttmacher Institute, March 14, 2016, https://www.guttmacher.org/state-policy/explore/abortion-policy-absence-roe.</w:t>
      </w:r>
      <w:r w:rsidRPr="00FB48E7">
        <w:rPr>
          <w:rFonts w:ascii="Times New Roman" w:hAnsi="Times New Roman" w:cs="Times New Roman"/>
        </w:rPr>
        <w:fldChar w:fldCharType="end"/>
      </w:r>
    </w:p>
  </w:footnote>
  <w:footnote w:id="23">
    <w:p w14:paraId="5593A3E1" w14:textId="3DB97CE9"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quirements for Ultrasound,” Guttmacher Institute, March 14, 2016, https://www.guttmacher.org/state-policy/explore/requirements-ultrasound.</w:t>
      </w:r>
      <w:r w:rsidRPr="00FB48E7">
        <w:rPr>
          <w:rFonts w:ascii="Times New Roman" w:hAnsi="Times New Roman" w:cs="Times New Roman"/>
        </w:rPr>
        <w:fldChar w:fldCharType="end"/>
      </w:r>
    </w:p>
  </w:footnote>
  <w:footnote w:id="24">
    <w:p w14:paraId="587D2CD0" w14:textId="252A566C"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Counseling and Waiting Periods for Abortion,” Guttmacher Institute, March 14, 2016, https://www.guttmacher.org/state-policy/explore/counseling-and-waiting-periods-abortion.</w:t>
      </w:r>
      <w:r w:rsidRPr="00FB48E7">
        <w:rPr>
          <w:rFonts w:ascii="Times New Roman" w:hAnsi="Times New Roman" w:cs="Times New Roman"/>
        </w:rPr>
        <w:fldChar w:fldCharType="end"/>
      </w:r>
    </w:p>
  </w:footnote>
  <w:footnote w:id="25">
    <w:p w14:paraId="2B385DBA" w14:textId="7BD1BB44" w:rsidR="00915021" w:rsidRPr="00FB48E7" w:rsidRDefault="00915021">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Pr="00FB48E7">
        <w:rPr>
          <w:rFonts w:ascii="Times New Roman" w:hAnsi="Times New Roman" w:cs="Times New Roman"/>
        </w:rPr>
        <w:instrText xml:space="preserve"> ADDIN ZOTERO_ITEM CSL_CITATION {"citationID":"YivVIifA","properties":{"formattedCitation":"\\uc0\\u8220{}Parental Involvement in Minors\\uc0\\u8217{} Abortions,\\uc0\\u8221{} Guttmacher Institute, March 14, 2016, https://www.guttmacher.org/state-policy/explore/parental-involvement-minors-abortions.","plainCitation":"“Parental Involvement in Minors’ Abortions,” Guttmacher Institute, March 14, 2016, https://www.guttmacher.org/state-policy/explore/parental-involvement-minors-abortions.","noteIndex":23},"citationItems":[{"id":719,"uris":["http://zotero.org/users/5215675/items/IN2UBLBH"],"uri":["http://zotero.org/users/5215675/items/IN2UBLBH"],"itemData":{"id":719,"type":"webpage","title":"Parental Involvement in Minors’ Abortions","container-title":"Guttmacher Institute","URL":"https://www.guttmacher.org/state-policy/explore/parental-involvement-minors-abortions","language":"en","issued":{"date-parts":[["2016",3,14]]},"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Parental Involvement in Minors’ Abortions,” Guttmacher Institute, March 14, 2016, https://www.guttmacher.org/state-policy/explore/parental-involvement-minors-abortions.</w:t>
      </w:r>
      <w:r w:rsidRPr="00FB48E7">
        <w:rPr>
          <w:rFonts w:ascii="Times New Roman" w:hAnsi="Times New Roman" w:cs="Times New Roman"/>
        </w:rPr>
        <w:fldChar w:fldCharType="end"/>
      </w:r>
    </w:p>
  </w:footnote>
  <w:footnote w:id="26">
    <w:p w14:paraId="6F0AA9CB" w14:textId="703F4DA2" w:rsidR="006031B5" w:rsidRPr="00FB48E7" w:rsidRDefault="006031B5">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kSNV1YGa","properties":{"formattedCitation":"Caroline Rosenzweig and 2017, \\uc0\\u8220{}The Hyde Amendment and Coverage for Abortion Services,\\uc0\\u8221{} {\\i{}The Henry J. Kaiser Family Foundation} (blog), October 16, 2017, https://www.kff.org/womens-health-policy/perspective/the-hyde-amendment-and-coverage-for-abortion-services/.","plainCitation":"Caroline Rosenzweig and 2017, “The Hyde Amendment and Coverage for Abortion Services,” The Henry J. Kaiser Family Foundation (blog), October 16, 2017, https://www.kff.org/womens-health-policy/perspective/the-hyde-amendment-and-coverage-for-abortion-services/.","noteIndex":26},"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Caroline Rosenzweig and 2017, “The Hyde Amendment and Coverage for Abortion Services,”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October 16, 2017, https://www.kff.org/womens-health-policy/perspective/the-hyde-amendment-and-coverage-for-abortion-services/.</w:t>
      </w:r>
      <w:r w:rsidRPr="00FB48E7">
        <w:rPr>
          <w:rFonts w:ascii="Times New Roman" w:hAnsi="Times New Roman" w:cs="Times New Roman"/>
        </w:rPr>
        <w:fldChar w:fldCharType="end"/>
      </w:r>
    </w:p>
  </w:footnote>
  <w:footnote w:id="27">
    <w:p w14:paraId="36AACC45" w14:textId="6D813CEE" w:rsidR="001745A2" w:rsidRPr="00FB48E7" w:rsidRDefault="001745A2">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6031B5" w:rsidRPr="00FB48E7">
        <w:rPr>
          <w:rFonts w:ascii="Times New Roman" w:hAnsi="Times New Roman" w:cs="Times New Roman"/>
        </w:rP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4},"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Medicaid - HealthCare.Gov Glossary,” HealthCare.gov, accessed December 5, 2018, https://www.healthcare.gov/glossary/medicaid/.</w:t>
      </w:r>
      <w:r w:rsidRPr="00FB48E7">
        <w:rPr>
          <w:rFonts w:ascii="Times New Roman" w:hAnsi="Times New Roman" w:cs="Times New Roman"/>
        </w:rPr>
        <w:fldChar w:fldCharType="end"/>
      </w:r>
    </w:p>
  </w:footnote>
  <w:footnote w:id="28">
    <w:p w14:paraId="770605A1" w14:textId="745B50F1" w:rsidR="00915021" w:rsidRPr="00FB48E7" w:rsidRDefault="00915021">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t6wzmepk","properties":{"formattedCitation":"Rosenzweig and 2017, \\uc0\\u8220{}The Hyde Amendment and Coverage for Abortion Services.\\uc0\\u8221{}","plainCitation":"Rosenzweig and 2017, “The Hyde Amendment and Coverage for Abortion Services.”","noteIndex":28},"citationItems":[{"id":133,"uris":["http://zotero.org/users/5215675/items/ET6S8DB2"],"uri":["http://zotero.org/users/5215675/items/ET6S8DB2"],"itemData":{"id":133,"type":"post-weblog","title":"The Hyde Amendment and Coverage for Abortion Services","container-title":"The Henry J. Kaiser Family Foundation","abstract":"This policy insight examines the Hyde Amendment, an annually approved law that bans the use of federal funds to pay for abortions unless the pregnancy is a result of rape, incest, or endangerment o…","URL":"https://www.kff.org/womens-health-policy/perspective/the-hyde-amendment-and-coverage-for-abortion-services/","language":"en-us","author":[{"family":"Rosenzweig","given":"Caroline"},{"literal":"2017"}],"issued":{"date-parts":[["2017",10,16]]},"accessed":{"date-parts":[["2018",12,5]]}}}],"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osenzweig and 2017, “The Hyde Amendment and Coverage for Abortion Services.”</w:t>
      </w:r>
      <w:r w:rsidRPr="00FB48E7">
        <w:rPr>
          <w:rFonts w:ascii="Times New Roman" w:hAnsi="Times New Roman" w:cs="Times New Roman"/>
        </w:rPr>
        <w:fldChar w:fldCharType="end"/>
      </w:r>
    </w:p>
  </w:footnote>
  <w:footnote w:id="29">
    <w:p w14:paraId="26B58690" w14:textId="02ABB70C"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9},"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proaction Education Fund, “The Fake Clinic Database,” Reproaction, August 17, 2018, https://reproaction.org/fakeclinicdatabase/.</w:t>
      </w:r>
      <w:r w:rsidRPr="00FB48E7">
        <w:rPr>
          <w:rFonts w:ascii="Times New Roman" w:hAnsi="Times New Roman" w:cs="Times New Roman"/>
        </w:rPr>
        <w:fldChar w:fldCharType="end"/>
      </w:r>
    </w:p>
  </w:footnote>
  <w:footnote w:id="30">
    <w:p w14:paraId="1CF80EF7" w14:textId="633BF9A3"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3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proaction Education Fund; “About Reproaction,” Reproaction, accessed April 18, 2019, https://reproaction.org/about/.</w:t>
      </w:r>
      <w:r w:rsidRPr="00FB48E7">
        <w:rPr>
          <w:rFonts w:ascii="Times New Roman" w:hAnsi="Times New Roman" w:cs="Times New Roman"/>
        </w:rPr>
        <w:fldChar w:fldCharType="end"/>
      </w:r>
    </w:p>
  </w:footnote>
  <w:footnote w:id="31">
    <w:p w14:paraId="7362EC99" w14:textId="5993B84E"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3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Jones and Jerman, “Abortion Incidence and Service Availability In the United States, 2014.”</w:t>
      </w:r>
      <w:r w:rsidRPr="00FB48E7">
        <w:rPr>
          <w:rFonts w:ascii="Times New Roman" w:hAnsi="Times New Roman" w:cs="Times New Roman"/>
        </w:rPr>
        <w:fldChar w:fldCharType="end"/>
      </w:r>
    </w:p>
  </w:footnote>
  <w:footnote w:id="32">
    <w:p w14:paraId="351BA5BD" w14:textId="4BE803AD"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6031B5" w:rsidRPr="00FB48E7">
        <w:rPr>
          <w:rFonts w:ascii="Times New Roman" w:hAnsi="Times New Roman" w:cs="Times New Roman"/>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8},"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Centers for Disease Control and Prevention, “CDCs Abortion Surveillance System FAQs,” January 16, 2019, https://www.cdc.gov/reproductivehealth/data_stats/abortion.htm.</w:t>
      </w:r>
      <w:r w:rsidRPr="00FB48E7">
        <w:rPr>
          <w:rFonts w:ascii="Times New Roman" w:hAnsi="Times New Roman" w:cs="Times New Roman"/>
        </w:rPr>
        <w:fldChar w:fldCharType="end"/>
      </w:r>
    </w:p>
  </w:footnote>
  <w:footnote w:id="33">
    <w:p w14:paraId="00B21CC1" w14:textId="34501F97"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33},"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Jones and Jerman, “Abortion Incidence and Service Availability In the United States, 2014.”</w:t>
      </w:r>
      <w:r w:rsidRPr="00FB48E7">
        <w:rPr>
          <w:rFonts w:ascii="Times New Roman" w:hAnsi="Times New Roman" w:cs="Times New Roman"/>
        </w:rPr>
        <w:fldChar w:fldCharType="end"/>
      </w:r>
    </w:p>
  </w:footnote>
  <w:footnote w:id="34">
    <w:p w14:paraId="4C05CA77" w14:textId="5AAAA4BF"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6031B5" w:rsidRPr="00FB48E7">
        <w:rPr>
          <w:rFonts w:ascii="Times New Roman" w:hAnsi="Times New Roman" w:cs="Times New Roman"/>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3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The Fiscal Case for Medicaid Expansion | Commonwealth Fund,” accessed May 8, 2019, https://doi.org/10.26099/w12z-v017.</w:t>
      </w:r>
      <w:r w:rsidRPr="00FB48E7">
        <w:rPr>
          <w:rFonts w:ascii="Times New Roman" w:hAnsi="Times New Roman" w:cs="Times New Roman"/>
        </w:rPr>
        <w:fldChar w:fldCharType="end"/>
      </w:r>
    </w:p>
  </w:footnote>
  <w:footnote w:id="35">
    <w:p w14:paraId="15351379" w14:textId="0FD5B16E"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5},"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Larisa Antonisse et al., “The Effects of Medicaid Expansion under the ACA: Updated Findings from a Literature Review,”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FB48E7">
        <w:rPr>
          <w:rFonts w:ascii="Times New Roman" w:hAnsi="Times New Roman" w:cs="Times New Roman"/>
          <w:i/>
          <w:iCs/>
        </w:rPr>
        <w:t>The Henry J. Kaiser Family Foundation</w:t>
      </w:r>
      <w:r w:rsidRPr="00FB48E7">
        <w:rPr>
          <w:rFonts w:ascii="Times New Roman" w:hAnsi="Times New Roman" w:cs="Times New Roman"/>
        </w:rPr>
        <w:t xml:space="preserve"> (blog), April 9, 2019, https://www.kff.org/health-reform/state-indicator/state-activity-around-expanding-medicaid-under-the-affordable-care-act/.</w:t>
      </w:r>
      <w:r w:rsidRPr="00FB48E7">
        <w:rPr>
          <w:rFonts w:ascii="Times New Roman" w:hAnsi="Times New Roman" w:cs="Times New Roman"/>
        </w:rPr>
        <w:fldChar w:fldCharType="end"/>
      </w:r>
    </w:p>
  </w:footnote>
  <w:footnote w:id="36">
    <w:p w14:paraId="3038B88A" w14:textId="6CE6E81B"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EMNGwYM5","properties":{"formattedCitation":"\\uc0\\u8220{}Status of State Action on the Medicaid Expansion Decision.\\uc0\\u8221{}","plainCitation":"“Status of State Action on the Medicaid Expansion Decision.”","noteIndex":36},"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Status of State Action on the Medicaid Expansion Decision.”</w:t>
      </w:r>
      <w:r w:rsidRPr="00FB48E7">
        <w:rPr>
          <w:rFonts w:ascii="Times New Roman" w:hAnsi="Times New Roman" w:cs="Times New Roman"/>
        </w:rPr>
        <w:fldChar w:fldCharType="end"/>
      </w:r>
    </w:p>
  </w:footnote>
  <w:footnote w:id="37">
    <w:p w14:paraId="0B0C46B9" w14:textId="44040FB7"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6031B5" w:rsidRPr="00FB48E7">
        <w:rPr>
          <w:rFonts w:ascii="Times New Roman" w:hAnsi="Times New Roman" w:cs="Times New Roman"/>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3},"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U.S. Department of Health and Human Services, “Health Insurance Coverage,” Kaggle, accessed May 10, 2019, https://kaggle.com/hhs/health-insurance.</w:t>
      </w:r>
      <w:r w:rsidRPr="00FB48E7">
        <w:rPr>
          <w:rFonts w:ascii="Times New Roman" w:hAnsi="Times New Roman" w:cs="Times New Roman"/>
        </w:rPr>
        <w:fldChar w:fldCharType="end"/>
      </w:r>
    </w:p>
  </w:footnote>
  <w:footnote w:id="38">
    <w:p w14:paraId="60F779BD" w14:textId="2F9E7819" w:rsidR="0078566F" w:rsidRPr="00FB48E7" w:rsidRDefault="0078566F" w:rsidP="00972EE3">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6031B5" w:rsidRPr="00FB48E7">
        <w:rPr>
          <w:rFonts w:ascii="Times New Roman" w:hAnsi="Times New Roman" w:cs="Times New Roman"/>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4},"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 xml:space="preserve">R. M. Blank, C. C. George, and R. A. London, “State Abortion Rates. The Impact of Policies, Providers, Politics, Demographics, and Economic Environment,” </w:t>
      </w:r>
      <w:r w:rsidRPr="00FB48E7">
        <w:rPr>
          <w:rFonts w:ascii="Times New Roman" w:hAnsi="Times New Roman" w:cs="Times New Roman"/>
          <w:i/>
          <w:iCs/>
        </w:rPr>
        <w:t>Journal of Health Economics</w:t>
      </w:r>
      <w:r w:rsidRPr="00FB48E7">
        <w:rPr>
          <w:rFonts w:ascii="Times New Roman" w:hAnsi="Times New Roman" w:cs="Times New Roman"/>
        </w:rPr>
        <w:t xml:space="preserve"> 15, no. 5 (October 1996): 513–53.</w:t>
      </w:r>
      <w:r w:rsidRPr="00FB48E7">
        <w:rPr>
          <w:rFonts w:ascii="Times New Roman" w:hAnsi="Times New Roman" w:cs="Times New Roman"/>
        </w:rPr>
        <w:fldChar w:fldCharType="end"/>
      </w:r>
    </w:p>
  </w:footnote>
  <w:footnote w:id="39">
    <w:p w14:paraId="2DE1C317" w14:textId="6FCC28FB" w:rsidR="0078566F" w:rsidRPr="00FB48E7" w:rsidRDefault="0078566F" w:rsidP="0020180B">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ONpo7MQR","properties":{"formattedCitation":"Joyce, \\uc0\\u8220{}The Supply-Side Economics of Abortion.\\uc0\\u8221{}","plainCitation":"Joyce, “The Supply-Side Economics of Abortion.”","noteIndex":39},"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Joyce, “The Supply-Side Economics of Abortion.”</w:t>
      </w:r>
      <w:r w:rsidRPr="00FB48E7">
        <w:rPr>
          <w:rFonts w:ascii="Times New Roman" w:hAnsi="Times New Roman" w:cs="Times New Roman"/>
        </w:rPr>
        <w:fldChar w:fldCharType="end"/>
      </w:r>
    </w:p>
  </w:footnote>
  <w:footnote w:id="40">
    <w:p w14:paraId="1D2C6523" w14:textId="4CBB1787" w:rsidR="0078566F" w:rsidRPr="00FB48E7" w:rsidRDefault="0078566F">
      <w:pPr>
        <w:pStyle w:val="FootnoteText"/>
        <w:rPr>
          <w:rFonts w:ascii="Times New Roman" w:hAnsi="Times New Roman" w:cs="Times New Roman"/>
        </w:rPr>
      </w:pPr>
      <w:r w:rsidRPr="00FB48E7">
        <w:rPr>
          <w:rStyle w:val="FootnoteReference"/>
          <w:rFonts w:ascii="Times New Roman" w:hAnsi="Times New Roman" w:cs="Times New Roman"/>
        </w:rPr>
        <w:footnoteRef/>
      </w:r>
      <w:r w:rsidRPr="00FB48E7">
        <w:rPr>
          <w:rFonts w:ascii="Times New Roman" w:hAnsi="Times New Roman" w:cs="Times New Roman"/>
        </w:rPr>
        <w:t xml:space="preserve"> </w:t>
      </w:r>
      <w:r w:rsidRPr="00FB48E7">
        <w:rPr>
          <w:rFonts w:ascii="Times New Roman" w:hAnsi="Times New Roman" w:cs="Times New Roman"/>
        </w:rPr>
        <w:fldChar w:fldCharType="begin"/>
      </w:r>
      <w:r w:rsidR="00FB48E7" w:rsidRPr="00FB48E7">
        <w:rPr>
          <w:rFonts w:ascii="Times New Roman" w:hAnsi="Times New Roman" w:cs="Times New Roman"/>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4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FB48E7">
        <w:rPr>
          <w:rFonts w:ascii="Times New Roman" w:hAnsi="Times New Roman" w:cs="Times New Roman"/>
        </w:rPr>
        <w:fldChar w:fldCharType="separate"/>
      </w:r>
      <w:r w:rsidRPr="00FB48E7">
        <w:rPr>
          <w:rFonts w:ascii="Times New Roman" w:hAnsi="Times New Roman" w:cs="Times New Roman"/>
        </w:rPr>
        <w:t>Reproaction Education Fund, “The Fake Clinic Database”; NARAL Pro-Choice America, “The Truth about Crisis Pregnancy Centers.”</w:t>
      </w:r>
      <w:r w:rsidRPr="00FB48E7">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F102B"/>
    <w:rsid w:val="00154E45"/>
    <w:rsid w:val="00167978"/>
    <w:rsid w:val="001745A2"/>
    <w:rsid w:val="00192322"/>
    <w:rsid w:val="00192B19"/>
    <w:rsid w:val="001A27B2"/>
    <w:rsid w:val="001A7BBC"/>
    <w:rsid w:val="001B0D2C"/>
    <w:rsid w:val="001E0EFD"/>
    <w:rsid w:val="001F2D78"/>
    <w:rsid w:val="001F378C"/>
    <w:rsid w:val="0020180B"/>
    <w:rsid w:val="00202EB1"/>
    <w:rsid w:val="00236E21"/>
    <w:rsid w:val="0024499F"/>
    <w:rsid w:val="00253077"/>
    <w:rsid w:val="00280B4A"/>
    <w:rsid w:val="002907E7"/>
    <w:rsid w:val="002E04E0"/>
    <w:rsid w:val="0036186E"/>
    <w:rsid w:val="00376C44"/>
    <w:rsid w:val="003D70D0"/>
    <w:rsid w:val="003E108D"/>
    <w:rsid w:val="00404AD1"/>
    <w:rsid w:val="00422BE1"/>
    <w:rsid w:val="00466820"/>
    <w:rsid w:val="00496DD5"/>
    <w:rsid w:val="004A423F"/>
    <w:rsid w:val="004B52E9"/>
    <w:rsid w:val="004C2DF4"/>
    <w:rsid w:val="004C52E0"/>
    <w:rsid w:val="004D00D3"/>
    <w:rsid w:val="004D628B"/>
    <w:rsid w:val="00521A6E"/>
    <w:rsid w:val="00535D28"/>
    <w:rsid w:val="00552BAF"/>
    <w:rsid w:val="005A3903"/>
    <w:rsid w:val="005D364A"/>
    <w:rsid w:val="0060033C"/>
    <w:rsid w:val="006031B5"/>
    <w:rsid w:val="006133AB"/>
    <w:rsid w:val="00676B12"/>
    <w:rsid w:val="006C349C"/>
    <w:rsid w:val="006D552B"/>
    <w:rsid w:val="006E7A81"/>
    <w:rsid w:val="006F0995"/>
    <w:rsid w:val="00700450"/>
    <w:rsid w:val="0071029E"/>
    <w:rsid w:val="00721997"/>
    <w:rsid w:val="0073204F"/>
    <w:rsid w:val="00743694"/>
    <w:rsid w:val="0078566F"/>
    <w:rsid w:val="00795C22"/>
    <w:rsid w:val="007C3024"/>
    <w:rsid w:val="007D6B7C"/>
    <w:rsid w:val="007E5DE0"/>
    <w:rsid w:val="007F4686"/>
    <w:rsid w:val="0085210D"/>
    <w:rsid w:val="008800B2"/>
    <w:rsid w:val="00894997"/>
    <w:rsid w:val="008B5C65"/>
    <w:rsid w:val="008F3817"/>
    <w:rsid w:val="00915021"/>
    <w:rsid w:val="00927063"/>
    <w:rsid w:val="00950882"/>
    <w:rsid w:val="00951826"/>
    <w:rsid w:val="0096058B"/>
    <w:rsid w:val="00972EE3"/>
    <w:rsid w:val="0098795A"/>
    <w:rsid w:val="009A795B"/>
    <w:rsid w:val="009C4ABD"/>
    <w:rsid w:val="009D251A"/>
    <w:rsid w:val="009D43C0"/>
    <w:rsid w:val="00A00C3D"/>
    <w:rsid w:val="00A2441F"/>
    <w:rsid w:val="00A3635F"/>
    <w:rsid w:val="00A56C97"/>
    <w:rsid w:val="00AE4AF5"/>
    <w:rsid w:val="00AF192C"/>
    <w:rsid w:val="00AF68B9"/>
    <w:rsid w:val="00B019D6"/>
    <w:rsid w:val="00B20C1F"/>
    <w:rsid w:val="00B2313B"/>
    <w:rsid w:val="00B578C2"/>
    <w:rsid w:val="00B67ACE"/>
    <w:rsid w:val="00BB3AE5"/>
    <w:rsid w:val="00C32A39"/>
    <w:rsid w:val="00C3746F"/>
    <w:rsid w:val="00CA3D2C"/>
    <w:rsid w:val="00CF7E70"/>
    <w:rsid w:val="00D144FA"/>
    <w:rsid w:val="00D3232F"/>
    <w:rsid w:val="00D45E6B"/>
    <w:rsid w:val="00DB45E1"/>
    <w:rsid w:val="00DC4931"/>
    <w:rsid w:val="00DE461C"/>
    <w:rsid w:val="00E06806"/>
    <w:rsid w:val="00E420AA"/>
    <w:rsid w:val="00E53D96"/>
    <w:rsid w:val="00E74F91"/>
    <w:rsid w:val="00EE158C"/>
    <w:rsid w:val="00F06BB8"/>
    <w:rsid w:val="00F75C7F"/>
    <w:rsid w:val="00F82201"/>
    <w:rsid w:val="00F87A69"/>
    <w:rsid w:val="00FA6951"/>
    <w:rsid w:val="00FB48E7"/>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404A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043528">
      <w:bodyDiv w:val="1"/>
      <w:marLeft w:val="0"/>
      <w:marRight w:val="0"/>
      <w:marTop w:val="0"/>
      <w:marBottom w:val="0"/>
      <w:divBdr>
        <w:top w:val="none" w:sz="0" w:space="0" w:color="auto"/>
        <w:left w:val="none" w:sz="0" w:space="0" w:color="auto"/>
        <w:bottom w:val="none" w:sz="0" w:space="0" w:color="auto"/>
        <w:right w:val="none" w:sz="0" w:space="0" w:color="auto"/>
      </w:divBdr>
    </w:div>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1569070882">
      <w:bodyDiv w:val="1"/>
      <w:marLeft w:val="0"/>
      <w:marRight w:val="0"/>
      <w:marTop w:val="0"/>
      <w:marBottom w:val="0"/>
      <w:divBdr>
        <w:top w:val="none" w:sz="0" w:space="0" w:color="auto"/>
        <w:left w:val="none" w:sz="0" w:space="0" w:color="auto"/>
        <w:bottom w:val="none" w:sz="0" w:space="0" w:color="auto"/>
        <w:right w:val="none" w:sz="0" w:space="0" w:color="auto"/>
      </w:divBdr>
    </w:div>
    <w:div w:id="1633944526">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18" Type="http://schemas.openxmlformats.org/officeDocument/2006/relationships/hyperlink" Target="https://transition.fec.gov/pubrec/fe2016/federalelections2016.pdf"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github.com/marjoriecrowell/Data-mgmt/tree/master/Final%20project" TargetMode="External"/><Relationship Id="rId7" Type="http://schemas.openxmlformats.org/officeDocument/2006/relationships/image" Target="media/image1.emf"/><Relationship Id="rId12" Type="http://schemas.openxmlformats.org/officeDocument/2006/relationships/hyperlink" Target="https://www.kaggle.com/hhs/health-insurance" TargetMode="External"/><Relationship Id="rId17" Type="http://schemas.openxmlformats.org/officeDocument/2006/relationships/hyperlink" Target="https://www.kff.org/state-category/womens-health/"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ata.guttmacher.org/states" TargetMode="External"/><Relationship Id="rId20" Type="http://schemas.openxmlformats.org/officeDocument/2006/relationships/hyperlink" Target="https://github.com/marjoriecrowell/Data-mgmt/tree/master/Final%20projec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ata.guttmacher.org/states" TargetMode="External"/><Relationship Id="rId23" Type="http://schemas.openxmlformats.org/officeDocument/2006/relationships/footer" Target="footer1.xml"/><Relationship Id="rId10" Type="http://schemas.openxmlformats.org/officeDocument/2006/relationships/image" Target="media/image4.jpg"/><Relationship Id="rId19" Type="http://schemas.openxmlformats.org/officeDocument/2006/relationships/hyperlink" Target="https://transition.fec.gov/pubrec/fe2016/federalelections2016.pdf" TargetMode="Externa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www.kff.org/other/state-indicator/total-residents/?currentTimeframe=0&amp;sortModel=%7B%22colId%22:%22Location%22,%22sort%22:%22asc%22%7D" TargetMode="External"/><Relationship Id="rId22" Type="http://schemas.openxmlformats.org/officeDocument/2006/relationships/hyperlink" Target="https://github.com/marjoriecrowell/Data-mgmt/tree/master/Final%20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3</TotalTime>
  <Pages>18</Pages>
  <Words>6117</Words>
  <Characters>34867</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60</cp:revision>
  <dcterms:created xsi:type="dcterms:W3CDTF">2019-04-18T18:27:00Z</dcterms:created>
  <dcterms:modified xsi:type="dcterms:W3CDTF">2019-05-10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5p1EhYt"/&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